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1F211" w14:textId="77777777" w:rsidR="00F859CD" w:rsidRDefault="00F859CD" w:rsidP="00F859CD">
      <w:pPr>
        <w:pStyle w:val="Heading1"/>
        <w:spacing w:line="360" w:lineRule="auto"/>
        <w:ind w:left="0" w:right="-1"/>
        <w:rPr>
          <w:highlight w:val="white"/>
        </w:rPr>
      </w:pPr>
      <w:bookmarkStart w:id="0" w:name="_Toc132169790"/>
      <w:r w:rsidRPr="00A56F87">
        <w:rPr>
          <w:highlight w:val="white"/>
        </w:rPr>
        <w:t>BAB III</w:t>
      </w:r>
      <w:r>
        <w:rPr>
          <w:highlight w:val="white"/>
        </w:rPr>
        <w:br/>
        <w:t>RANCANGAN KARYA</w:t>
      </w:r>
      <w:bookmarkEnd w:id="0"/>
    </w:p>
    <w:p w14:paraId="74C05123" w14:textId="77777777" w:rsidR="00F859CD" w:rsidRDefault="00F859CD" w:rsidP="00F859CD"/>
    <w:p w14:paraId="10F59930" w14:textId="77777777" w:rsidR="00F859CD" w:rsidRDefault="00F859CD" w:rsidP="00F859CD">
      <w:pPr>
        <w:pStyle w:val="Heading2"/>
        <w:numPr>
          <w:ilvl w:val="0"/>
          <w:numId w:val="13"/>
        </w:numPr>
        <w:spacing w:before="240" w:after="240" w:line="360" w:lineRule="auto"/>
        <w:ind w:left="714" w:hanging="714"/>
        <w:rPr>
          <w:rFonts w:eastAsiaTheme="minorHAnsi"/>
        </w:rPr>
      </w:pPr>
      <w:bookmarkStart w:id="1" w:name="_Toc132169791"/>
      <w:r>
        <w:rPr>
          <w:rFonts w:eastAsiaTheme="minorHAnsi"/>
        </w:rPr>
        <w:t>Metode Penelitia</w:t>
      </w:r>
      <w:r w:rsidRPr="008959B1">
        <w:rPr>
          <w:rFonts w:eastAsiaTheme="minorHAnsi"/>
        </w:rPr>
        <w:t>n</w:t>
      </w:r>
      <w:bookmarkEnd w:id="1"/>
      <w:r w:rsidRPr="008959B1">
        <w:rPr>
          <w:rFonts w:eastAsiaTheme="minorHAnsi"/>
        </w:rPr>
        <w:t xml:space="preserve"> </w:t>
      </w:r>
    </w:p>
    <w:p w14:paraId="39028873" w14:textId="77777777" w:rsidR="00F859CD" w:rsidRDefault="00F859CD" w:rsidP="00F859CD">
      <w:pPr>
        <w:tabs>
          <w:tab w:val="left" w:pos="426"/>
        </w:tabs>
        <w:spacing w:line="480" w:lineRule="auto"/>
        <w:jc w:val="both"/>
        <w:rPr>
          <w:rFonts w:ascii="Times New Roman" w:hAnsi="Times New Roman" w:cs="Times New Roman"/>
          <w:sz w:val="24"/>
          <w:szCs w:val="24"/>
        </w:rPr>
      </w:pPr>
      <w:r>
        <w:tab/>
      </w:r>
      <w:r>
        <w:tab/>
      </w:r>
      <w:r w:rsidRPr="0044796D">
        <w:rPr>
          <w:rFonts w:ascii="Times New Roman" w:hAnsi="Times New Roman" w:cs="Times New Roman"/>
          <w:sz w:val="24"/>
          <w:szCs w:val="24"/>
        </w:rPr>
        <w:t xml:space="preserve">Penelitian ini mengadopsi metode kualitatif, memilih metode penelitian kualitatif karena beberapa karakteristik penelitian kualitatif tampak sesuai dengan apa yang akan dilakukan dan pendekatan ini lebih mudah diadaptasikan dengan realitas yang beragam, saling berinteraksi dan dinilai lebih sensitif terhadap segala aspek dan perubahan yang saling mempengaruh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wasilah","given":"","non-dropping-particle":"","parse-names":false,"suffix":""}],"id":"ITEM-1","issued":{"date-parts":[["2011"]]},"publisher":"Dunia Pustaka Jaya","publisher-place":"Jakarta","title":"Pokoknya Kualitatif Dasar-Dasar Merancang dan Melakukan Penelitian Kualitatif.","type":"book"},"uris":["http://www.mendeley.com/documents/?uuid=55b7f726-d7bf-45a0-81de-6fe32f2e9ef6"]}],"mendeley":{"formattedCitation":"(Alwasilah, 2011)","plainTextFormattedCitation":"(Alwasilah, 2011)","previouslyFormattedCitation":"(Alwasilah, 2011)"},"properties":{"noteIndex":0},"schema":"https://github.com/citation-style-language/schema/raw/master/csl-citation.json"}</w:instrText>
      </w:r>
      <w:r>
        <w:rPr>
          <w:rFonts w:ascii="Times New Roman" w:hAnsi="Times New Roman" w:cs="Times New Roman"/>
          <w:sz w:val="24"/>
          <w:szCs w:val="24"/>
        </w:rPr>
        <w:fldChar w:fldCharType="separate"/>
      </w:r>
      <w:r w:rsidRPr="00C059A5">
        <w:rPr>
          <w:rFonts w:ascii="Times New Roman" w:hAnsi="Times New Roman" w:cs="Times New Roman"/>
          <w:noProof/>
          <w:sz w:val="24"/>
          <w:szCs w:val="24"/>
        </w:rPr>
        <w:t>(Alwasilah, 2011)</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1"/>
      </w:r>
      <w:r w:rsidRPr="0044796D">
        <w:rPr>
          <w:rFonts w:ascii="Times New Roman" w:hAnsi="Times New Roman" w:cs="Times New Roman"/>
          <w:sz w:val="24"/>
          <w:szCs w:val="24"/>
        </w:rPr>
        <w:t>. Metode kualitatif bukan hanya sekedar memperoleh data atau informasi yang sulit untuk dicari, akan tetapi harus mampu menghasilkan suatu informasi – informasi yang memiliki makna, apalagi ilmu baru yang didapatkan mampu untuk membantu mengatasi masalah. Dalam memahami interaksi sosial yang rumit, hanya dapat diuraikan dengan menggunakan metode kualitatif dengan upaya ikut berperan serta dalam interaksi sosial, melalui wawancara terhadap masyarakat setempat. Dengan demikian maka dapat ditemukan petunjuk hubungan yang jelas. perasaan seseorang akan sulit dimengerti jika tidak diteliti menggunakan metode kualitatif, karena dengan teknik pengumpulan data wawancara secara mendalam dan observasi ikut berperan serta dalam merasakan apa yang tengah terjad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number-of-pages":"2","publisher":"A","publisher-place":"Bandung","title":"Metode Penelitian Kuantitatif, Kualitatif, dan R&amp;D.","type":"book"},"locator":"20","uris":["http://www.mendeley.com/documents/?uuid=35b9b3c0-aee4-449b-8e04-bf04b8c74d45"]}],"mendeley":{"formattedCitation":"(Sugiyono, 2014, p. 20)","plainTextFormattedCitation":"(Sugiyono, 2014, p. 20)","previouslyFormattedCitation":"(Sugiyono, 2014, p. 20)"},"properties":{"noteIndex":0},"schema":"https://github.com/citation-style-language/schema/raw/master/csl-citation.json"}</w:instrText>
      </w:r>
      <w:r>
        <w:rPr>
          <w:rFonts w:ascii="Times New Roman" w:hAnsi="Times New Roman" w:cs="Times New Roman"/>
          <w:sz w:val="24"/>
          <w:szCs w:val="24"/>
        </w:rPr>
        <w:fldChar w:fldCharType="separate"/>
      </w:r>
      <w:r w:rsidRPr="00C059A5">
        <w:rPr>
          <w:rFonts w:ascii="Times New Roman" w:hAnsi="Times New Roman" w:cs="Times New Roman"/>
          <w:noProof/>
          <w:sz w:val="24"/>
          <w:szCs w:val="24"/>
        </w:rPr>
        <w:t>(Sugiyono, 2014, p. 20)</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p>
    <w:p w14:paraId="31397E97" w14:textId="77777777" w:rsidR="00F859CD" w:rsidRPr="00636ACA" w:rsidRDefault="00F859CD" w:rsidP="00F859CD">
      <w:p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kualitatif adalah penelitian yang memiliki maksud untuk memahami suatu fenomena tentang apa saja yang tengah dialami oleh subjek penelitian seperti </w:t>
      </w:r>
      <w:r>
        <w:rPr>
          <w:rFonts w:ascii="Times New Roman" w:hAnsi="Times New Roman" w:cs="Times New Roman"/>
          <w:sz w:val="24"/>
          <w:szCs w:val="24"/>
        </w:rPr>
        <w:lastRenderedPageBreak/>
        <w:t xml:space="preserve">prilaku, persepsi, motivasi dan tindakan. Penelitian kualitatif bertujuan dalam mendapatkan gambaran sepenuhnya mengenai hal-hal yang menurut pandangan manusia yang sedang diteliti. Penelitian kualitatif menyangkut pada suatu ide, persepsi, pendapat dan kepercayaan terhadap orang yang dit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leong","given":"","non-dropping-particle":"","parse-names":false,"suffix":""}],"edition":"tigapuluhe","id":"ITEM-1","issued":{"date-parts":[["2017"]]},"number-of-pages":"409","publisher":"PT Remaja Rosdakarya Offset -Bandung","publisher-place":"Bandung","title":"Metodologi Peneelitian Kualitatif","type":"book"},"locator":"6","uris":["http://www.mendeley.com/documents/?uuid=f2eb8a51-3102-4eb7-abdb-b7d7267bef03"]}],"mendeley":{"formattedCitation":"(Moleong, 2017, p. 6)","plainTextFormattedCitation":"(Moleong, 2017, p. 6)","previouslyFormattedCitation":"(Moleong, 2017, p. 6)"},"properties":{"noteIndex":0},"schema":"https://github.com/citation-style-language/schema/raw/master/csl-citation.json"}</w:instrText>
      </w:r>
      <w:r>
        <w:rPr>
          <w:rFonts w:ascii="Times New Roman" w:hAnsi="Times New Roman" w:cs="Times New Roman"/>
          <w:sz w:val="24"/>
          <w:szCs w:val="24"/>
        </w:rPr>
        <w:fldChar w:fldCharType="separate"/>
      </w:r>
      <w:r w:rsidRPr="00F6717C">
        <w:rPr>
          <w:rFonts w:ascii="Times New Roman" w:hAnsi="Times New Roman" w:cs="Times New Roman"/>
          <w:noProof/>
          <w:sz w:val="24"/>
          <w:szCs w:val="24"/>
        </w:rPr>
        <w:t>(Moleong, 2017, p. 6)</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w:t>
      </w:r>
    </w:p>
    <w:p w14:paraId="05BA4665" w14:textId="77777777" w:rsidR="00F859CD" w:rsidRDefault="00F859CD" w:rsidP="00F859CD">
      <w:pPr>
        <w:pStyle w:val="Heading2"/>
        <w:numPr>
          <w:ilvl w:val="0"/>
          <w:numId w:val="13"/>
        </w:numPr>
        <w:spacing w:before="240" w:after="240" w:line="360" w:lineRule="auto"/>
        <w:ind w:left="714" w:hanging="714"/>
        <w:rPr>
          <w:rFonts w:eastAsiaTheme="minorHAnsi"/>
        </w:rPr>
      </w:pPr>
      <w:bookmarkStart w:id="2" w:name="_Toc132169792"/>
      <w:r>
        <w:rPr>
          <w:rFonts w:eastAsiaTheme="minorHAnsi"/>
        </w:rPr>
        <w:t>Teknik Pengumpulan Data</w:t>
      </w:r>
      <w:bookmarkEnd w:id="2"/>
      <w:r>
        <w:rPr>
          <w:rFonts w:eastAsiaTheme="minorHAnsi"/>
        </w:rPr>
        <w:t xml:space="preserve"> </w:t>
      </w:r>
    </w:p>
    <w:p w14:paraId="562B3482" w14:textId="77777777" w:rsidR="00F859CD" w:rsidRDefault="00F859CD" w:rsidP="00F859CD">
      <w:pPr>
        <w:pStyle w:val="ListParagraph"/>
        <w:tabs>
          <w:tab w:val="left" w:pos="426"/>
        </w:tabs>
        <w:spacing w:line="480" w:lineRule="auto"/>
        <w:ind w:left="0"/>
        <w:jc w:val="both"/>
        <w:rPr>
          <w:rFonts w:ascii="Times New Roman" w:eastAsiaTheme="minorHAnsi"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36ACA">
        <w:rPr>
          <w:rFonts w:ascii="Times New Roman" w:hAnsi="Times New Roman" w:cs="Times New Roman"/>
          <w:sz w:val="24"/>
          <w:szCs w:val="24"/>
        </w:rPr>
        <w:t xml:space="preserve">Dalam melakukan penelitian, peneliti menggunakan metode </w:t>
      </w:r>
      <w:r w:rsidRPr="00636ACA">
        <w:rPr>
          <w:rFonts w:ascii="Times New Roman" w:eastAsiaTheme="minorHAnsi" w:hAnsi="Times New Roman" w:cs="Times New Roman"/>
          <w:sz w:val="24"/>
          <w:szCs w:val="24"/>
        </w:rPr>
        <w:t xml:space="preserve">pengumpulan </w:t>
      </w:r>
      <w:r>
        <w:rPr>
          <w:rFonts w:ascii="Times New Roman" w:eastAsiaTheme="minorHAnsi" w:hAnsi="Times New Roman" w:cs="Times New Roman"/>
          <w:sz w:val="24"/>
          <w:szCs w:val="24"/>
        </w:rPr>
        <w:t>data,</w:t>
      </w:r>
      <w:r w:rsidRPr="00636ACA">
        <w:rPr>
          <w:rFonts w:ascii="Times New Roman" w:eastAsiaTheme="minorHAnsi" w:hAnsi="Times New Roman" w:cs="Times New Roman"/>
          <w:sz w:val="24"/>
          <w:szCs w:val="24"/>
        </w:rPr>
        <w:t xml:space="preserve"> analisis</w:t>
      </w:r>
      <w:r>
        <w:rPr>
          <w:rFonts w:ascii="Times New Roman" w:eastAsiaTheme="minorHAnsi" w:hAnsi="Times New Roman" w:cs="Times New Roman"/>
          <w:sz w:val="24"/>
          <w:szCs w:val="24"/>
        </w:rPr>
        <w:t xml:space="preserve"> data dan</w:t>
      </w:r>
      <w:r w:rsidRPr="00636ACA">
        <w:rPr>
          <w:rFonts w:ascii="Times New Roman" w:eastAsiaTheme="minorHAnsi" w:hAnsi="Times New Roman" w:cs="Times New Roman"/>
          <w:sz w:val="24"/>
          <w:szCs w:val="24"/>
        </w:rPr>
        <w:t xml:space="preserve"> penelitian. Penelitian yang meliputi suatu proses perencanaan dan perwujudan penelitian. Rancangan penelitian diawali dengan </w:t>
      </w:r>
      <w:r>
        <w:rPr>
          <w:rFonts w:ascii="Times New Roman" w:eastAsiaTheme="minorHAnsi" w:hAnsi="Times New Roman" w:cs="Times New Roman"/>
          <w:sz w:val="24"/>
          <w:szCs w:val="24"/>
        </w:rPr>
        <w:t>o</w:t>
      </w:r>
      <w:r w:rsidRPr="00636ACA">
        <w:rPr>
          <w:rFonts w:ascii="Times New Roman" w:eastAsiaTheme="minorHAnsi" w:hAnsi="Times New Roman" w:cs="Times New Roman"/>
          <w:sz w:val="24"/>
          <w:szCs w:val="24"/>
        </w:rPr>
        <w:t xml:space="preserve">bservasi, </w:t>
      </w:r>
      <w:r>
        <w:rPr>
          <w:rFonts w:ascii="Times New Roman" w:eastAsiaTheme="minorHAnsi" w:hAnsi="Times New Roman" w:cs="Times New Roman"/>
          <w:sz w:val="24"/>
          <w:szCs w:val="24"/>
        </w:rPr>
        <w:t xml:space="preserve">wawancara, </w:t>
      </w:r>
      <w:r w:rsidRPr="00636ACA">
        <w:rPr>
          <w:rFonts w:ascii="Times New Roman" w:eastAsiaTheme="minorHAnsi" w:hAnsi="Times New Roman" w:cs="Times New Roman"/>
          <w:sz w:val="24"/>
          <w:szCs w:val="24"/>
        </w:rPr>
        <w:t>dokumentasi</w:t>
      </w:r>
      <w:r>
        <w:rPr>
          <w:rFonts w:ascii="Times New Roman" w:eastAsiaTheme="minorHAnsi" w:hAnsi="Times New Roman" w:cs="Times New Roman"/>
          <w:sz w:val="24"/>
          <w:szCs w:val="24"/>
        </w:rPr>
        <w:t>, dan studi pustaka.</w:t>
      </w:r>
    </w:p>
    <w:p w14:paraId="528A3252" w14:textId="77777777" w:rsidR="00F859CD" w:rsidRPr="00605B40" w:rsidRDefault="00F859CD" w:rsidP="00F859CD">
      <w:pPr>
        <w:pStyle w:val="ListParagraph"/>
        <w:numPr>
          <w:ilvl w:val="0"/>
          <w:numId w:val="43"/>
        </w:numPr>
        <w:tabs>
          <w:tab w:val="left" w:pos="426"/>
          <w:tab w:val="left" w:pos="993"/>
        </w:tabs>
        <w:spacing w:line="480" w:lineRule="auto"/>
        <w:jc w:val="both"/>
        <w:rPr>
          <w:rFonts w:ascii="Times New Roman" w:eastAsiaTheme="minorHAnsi" w:hAnsi="Times New Roman" w:cs="Times New Roman"/>
          <w:b/>
          <w:bCs/>
          <w:sz w:val="24"/>
          <w:szCs w:val="24"/>
        </w:rPr>
      </w:pPr>
      <w:r w:rsidRPr="00605B40">
        <w:rPr>
          <w:rFonts w:ascii="Times New Roman" w:eastAsiaTheme="minorHAnsi" w:hAnsi="Times New Roman" w:cs="Times New Roman"/>
          <w:b/>
          <w:bCs/>
          <w:sz w:val="24"/>
          <w:szCs w:val="24"/>
        </w:rPr>
        <w:t>Observasi</w:t>
      </w:r>
    </w:p>
    <w:p w14:paraId="1AB95E7D" w14:textId="77777777" w:rsidR="00F859CD" w:rsidRDefault="00F859CD" w:rsidP="00F859CD">
      <w:pPr>
        <w:spacing w:line="480" w:lineRule="auto"/>
        <w:ind w:left="851" w:firstLine="589"/>
        <w:jc w:val="both"/>
        <w:rPr>
          <w:rFonts w:ascii="Times New Roman" w:eastAsiaTheme="minorHAnsi" w:hAnsi="Times New Roman" w:cs="Times New Roman"/>
          <w:sz w:val="24"/>
          <w:szCs w:val="24"/>
        </w:rPr>
      </w:pPr>
      <w:r w:rsidRPr="007A7FAF">
        <w:rPr>
          <w:rFonts w:ascii="Times New Roman" w:hAnsi="Times New Roman" w:cs="Times New Roman"/>
          <w:sz w:val="24"/>
          <w:szCs w:val="24"/>
        </w:rPr>
        <w:t xml:space="preserve">Observasi adalah kegiatan </w:t>
      </w:r>
      <w:r w:rsidRPr="007A7FAF">
        <w:rPr>
          <w:rFonts w:ascii="Times New Roman" w:eastAsiaTheme="minorHAnsi" w:hAnsi="Times New Roman" w:cs="Times New Roman"/>
          <w:sz w:val="24"/>
          <w:szCs w:val="24"/>
        </w:rPr>
        <w:t>melihat dan mengamati objek penelitian untuk mengetahui pengaruh, perkembangan, dampak, dan lain sebagainya.</w:t>
      </w:r>
      <w:r>
        <w:rPr>
          <w:rFonts w:ascii="Times New Roman" w:eastAsiaTheme="minorHAnsi" w:hAnsi="Times New Roman" w:cs="Times New Roman"/>
          <w:sz w:val="24"/>
          <w:szCs w:val="24"/>
        </w:rPr>
        <w:t xml:space="preserve"> Dalam hal ini, observasi dilakukan bisa dengan beragam cara. Mulai dari pengamatan, observasi dengan terjun langsung melibatkan diri di lapangan, hingga observasi dengan meninjau referensi pustaka. Pada tahapan ini merupakan awal bagian yang sangat penting dari sebuah penelitian </w:t>
      </w:r>
      <w:proofErr w:type="spellStart"/>
      <w:r>
        <w:rPr>
          <w:rFonts w:ascii="Times New Roman" w:eastAsiaTheme="minorHAnsi" w:hAnsi="Times New Roman" w:cs="Times New Roman"/>
          <w:sz w:val="24"/>
          <w:szCs w:val="24"/>
        </w:rPr>
        <w:t>dilapangan</w:t>
      </w:r>
      <w:proofErr w:type="spellEnd"/>
      <w:r>
        <w:rPr>
          <w:rFonts w:ascii="Times New Roman" w:eastAsiaTheme="minorHAnsi" w:hAnsi="Times New Roman" w:cs="Times New Roman"/>
          <w:sz w:val="24"/>
          <w:szCs w:val="24"/>
        </w:rPr>
        <w:t>. Melalui proses ini, dapat memperoleh sebuah gambaran tentang kondisi yang ada di wilayah tempat penelitian tersebut dan mengetahui objek sekitar secara lengkap.</w:t>
      </w:r>
    </w:p>
    <w:p w14:paraId="546AAE10" w14:textId="77777777" w:rsidR="00F859CD" w:rsidRDefault="00F859CD" w:rsidP="00F859CD">
      <w:pPr>
        <w:spacing w:line="480" w:lineRule="auto"/>
        <w:ind w:left="851" w:firstLine="589"/>
        <w:jc w:val="both"/>
        <w:rPr>
          <w:rFonts w:ascii="Times New Roman" w:hAnsi="Times New Roman" w:cs="Times New Roman"/>
          <w:color w:val="000000"/>
          <w:sz w:val="24"/>
          <w:szCs w:val="24"/>
          <w:shd w:val="clear" w:color="auto" w:fill="FFFFFF"/>
          <w:lang w:val="en-US"/>
        </w:rPr>
      </w:pPr>
      <w:r>
        <w:rPr>
          <w:rFonts w:ascii="Times New Roman" w:eastAsiaTheme="minorHAnsi" w:hAnsi="Times New Roman" w:cs="Times New Roman"/>
          <w:sz w:val="24"/>
          <w:szCs w:val="24"/>
        </w:rPr>
        <w:lastRenderedPageBreak/>
        <w:t xml:space="preserve">Langkah pertama yang dilakukan, peneliti mengunjungi </w:t>
      </w:r>
      <w:r>
        <w:rPr>
          <w:rFonts w:ascii="Times New Roman" w:hAnsi="Times New Roman" w:cs="Times New Roman"/>
          <w:color w:val="000000"/>
          <w:sz w:val="24"/>
          <w:szCs w:val="24"/>
          <w:shd w:val="clear" w:color="auto" w:fill="FFFFFF"/>
          <w:lang w:val="en-US"/>
        </w:rPr>
        <w:t xml:space="preserve">Kampung </w:t>
      </w:r>
      <w:proofErr w:type="spellStart"/>
      <w:r>
        <w:rPr>
          <w:rFonts w:ascii="Times New Roman" w:hAnsi="Times New Roman" w:cs="Times New Roman"/>
          <w:color w:val="000000"/>
          <w:sz w:val="24"/>
          <w:szCs w:val="24"/>
          <w:shd w:val="clear" w:color="auto" w:fill="FFFFFF"/>
          <w:lang w:val="en-US"/>
        </w:rPr>
        <w:t>Sukamahi</w:t>
      </w:r>
      <w:proofErr w:type="spellEnd"/>
      <w:r>
        <w:rPr>
          <w:rFonts w:ascii="Times New Roman" w:hAnsi="Times New Roman" w:cs="Times New Roman"/>
          <w:color w:val="000000"/>
          <w:sz w:val="24"/>
          <w:szCs w:val="24"/>
          <w:shd w:val="clear" w:color="auto" w:fill="FFFFFF"/>
          <w:lang w:val="en-US"/>
        </w:rPr>
        <w:t xml:space="preserve">,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Kecamatan </w:t>
      </w:r>
      <w:proofErr w:type="spellStart"/>
      <w:r>
        <w:rPr>
          <w:rFonts w:ascii="Times New Roman" w:hAnsi="Times New Roman" w:cs="Times New Roman"/>
          <w:color w:val="000000"/>
          <w:sz w:val="24"/>
          <w:szCs w:val="24"/>
          <w:shd w:val="clear" w:color="auto" w:fill="FFFFFF"/>
          <w:lang w:val="en-US"/>
        </w:rPr>
        <w:t>Pasirjambu</w:t>
      </w:r>
      <w:proofErr w:type="spellEnd"/>
      <w:r>
        <w:rPr>
          <w:rFonts w:ascii="Times New Roman" w:hAnsi="Times New Roman" w:cs="Times New Roman"/>
          <w:color w:val="000000"/>
          <w:sz w:val="24"/>
          <w:szCs w:val="24"/>
          <w:shd w:val="clear" w:color="auto" w:fill="FFFFFF"/>
          <w:lang w:val="en-US"/>
        </w:rPr>
        <w:t xml:space="preserve">, Kabupaten Bandung Jawa Barat untuk melakukan observasi. Untuk tahapan observasi penulis membagi dua tahap, dari tahapan pertama dilakukan pada tanggal 9 januari 2022, namun observasi tersebut belum cukup mendalam, hanya sekedar mengetahui secara singkat saja mengenai pandai besi. setelah terhenti beberapa bulan lamanya penulis kembali melanjutkan observasi secara mendalam dimulai pada tanggal 6 november 2022 sampai 25 november 2022, tempat yang pertama kali dikunjungi peneliti yakni kantor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untuk memperoleh data kependudukan serta mengetahui secara singkat dari </w:t>
      </w:r>
      <w:proofErr w:type="spellStart"/>
      <w:r>
        <w:rPr>
          <w:rFonts w:ascii="Times New Roman" w:hAnsi="Times New Roman" w:cs="Times New Roman"/>
          <w:color w:val="000000"/>
          <w:sz w:val="24"/>
          <w:szCs w:val="24"/>
          <w:shd w:val="clear" w:color="auto" w:fill="FFFFFF"/>
          <w:lang w:val="en-US"/>
        </w:rPr>
        <w:t>prosfil</w:t>
      </w:r>
      <w:proofErr w:type="spellEnd"/>
      <w:r>
        <w:rPr>
          <w:rFonts w:ascii="Times New Roman" w:hAnsi="Times New Roman" w:cs="Times New Roman"/>
          <w:color w:val="000000"/>
          <w:sz w:val="24"/>
          <w:szCs w:val="24"/>
          <w:shd w:val="clear" w:color="auto" w:fill="FFFFFF"/>
          <w:lang w:val="en-US"/>
        </w:rPr>
        <w:t xml:space="preserve"> Desa </w:t>
      </w:r>
      <w:proofErr w:type="spellStart"/>
      <w:r>
        <w:rPr>
          <w:rFonts w:ascii="Times New Roman" w:hAnsi="Times New Roman" w:cs="Times New Roman"/>
          <w:color w:val="000000"/>
          <w:sz w:val="24"/>
          <w:szCs w:val="24"/>
          <w:shd w:val="clear" w:color="auto" w:fill="FFFFFF"/>
          <w:lang w:val="en-US"/>
        </w:rPr>
        <w:t>Mekarmaju</w:t>
      </w:r>
      <w:proofErr w:type="spellEnd"/>
      <w:r>
        <w:rPr>
          <w:rFonts w:ascii="Times New Roman" w:hAnsi="Times New Roman" w:cs="Times New Roman"/>
          <w:color w:val="000000"/>
          <w:sz w:val="24"/>
          <w:szCs w:val="24"/>
          <w:shd w:val="clear" w:color="auto" w:fill="FFFFFF"/>
          <w:lang w:val="en-US"/>
        </w:rPr>
        <w:t xml:space="preserve">. Tiga hari kemudian tepat nya ditanggal 9 november 2022, penulis di antar oleh kepala dusun setempat untuk berkeliling kampung </w:t>
      </w:r>
      <w:proofErr w:type="spellStart"/>
      <w:r>
        <w:rPr>
          <w:rFonts w:ascii="Times New Roman" w:hAnsi="Times New Roman" w:cs="Times New Roman"/>
          <w:color w:val="000000"/>
          <w:sz w:val="24"/>
          <w:szCs w:val="24"/>
          <w:shd w:val="clear" w:color="auto" w:fill="FFFFFF"/>
          <w:lang w:val="en-US"/>
        </w:rPr>
        <w:t>Sukamahi</w:t>
      </w:r>
      <w:proofErr w:type="spellEnd"/>
      <w:r>
        <w:rPr>
          <w:rFonts w:ascii="Times New Roman" w:hAnsi="Times New Roman" w:cs="Times New Roman"/>
          <w:color w:val="000000"/>
          <w:sz w:val="24"/>
          <w:szCs w:val="24"/>
          <w:shd w:val="clear" w:color="auto" w:fill="FFFFFF"/>
          <w:lang w:val="en-US"/>
        </w:rPr>
        <w:t xml:space="preserve"> mengunjungi beberapa tempat yang tengah beraktivitas dan memproduksi pandai besi. Selama observasi yang dilakukan dari hari ke hari, peneliti mengamati bagaimana keadaan setempat dari lokasi objek penelitian tersebut serta memperhatikan setiap kegiatan dari proses pembuatan pandai besi dari bahan mentah hingga terbentuknya suatu alat perkakas yang siap untuk </w:t>
      </w:r>
      <w:proofErr w:type="spellStart"/>
      <w:r>
        <w:rPr>
          <w:rFonts w:ascii="Times New Roman" w:hAnsi="Times New Roman" w:cs="Times New Roman"/>
          <w:color w:val="000000"/>
          <w:sz w:val="24"/>
          <w:szCs w:val="24"/>
          <w:shd w:val="clear" w:color="auto" w:fill="FFFFFF"/>
          <w:lang w:val="en-US"/>
        </w:rPr>
        <w:t>diperjual</w:t>
      </w:r>
      <w:proofErr w:type="spellEnd"/>
      <w:r>
        <w:rPr>
          <w:rFonts w:ascii="Times New Roman" w:hAnsi="Times New Roman" w:cs="Times New Roman"/>
          <w:color w:val="000000"/>
          <w:sz w:val="24"/>
          <w:szCs w:val="24"/>
          <w:shd w:val="clear" w:color="auto" w:fill="FFFFFF"/>
          <w:lang w:val="en-US"/>
        </w:rPr>
        <w:t xml:space="preserve"> belikan. </w:t>
      </w:r>
    </w:p>
    <w:p w14:paraId="1BA46EB0" w14:textId="77777777" w:rsidR="00F859CD" w:rsidRDefault="00F859CD" w:rsidP="00F859CD">
      <w:pPr>
        <w:pStyle w:val="ListParagraph"/>
        <w:numPr>
          <w:ilvl w:val="0"/>
          <w:numId w:val="43"/>
        </w:numPr>
        <w:tabs>
          <w:tab w:val="left" w:pos="567"/>
          <w:tab w:val="left" w:pos="993"/>
        </w:tabs>
        <w:spacing w:line="480" w:lineRule="auto"/>
        <w:jc w:val="both"/>
        <w:rPr>
          <w:rFonts w:ascii="Times New Roman" w:hAnsi="Times New Roman" w:cs="Times New Roman"/>
          <w:b/>
          <w:bCs/>
          <w:color w:val="000000"/>
          <w:sz w:val="24"/>
          <w:szCs w:val="24"/>
          <w:shd w:val="clear" w:color="auto" w:fill="FFFFFF"/>
          <w:lang w:val="en-US"/>
        </w:rPr>
      </w:pPr>
      <w:r w:rsidRPr="00366E3E">
        <w:rPr>
          <w:rFonts w:ascii="Times New Roman" w:hAnsi="Times New Roman" w:cs="Times New Roman"/>
          <w:b/>
          <w:bCs/>
          <w:color w:val="000000"/>
          <w:sz w:val="24"/>
          <w:szCs w:val="24"/>
          <w:shd w:val="clear" w:color="auto" w:fill="FFFFFF"/>
          <w:lang w:val="en-US"/>
        </w:rPr>
        <w:t xml:space="preserve">Studi </w:t>
      </w:r>
      <w:r>
        <w:rPr>
          <w:rFonts w:ascii="Times New Roman" w:hAnsi="Times New Roman" w:cs="Times New Roman"/>
          <w:b/>
          <w:bCs/>
          <w:color w:val="000000"/>
          <w:sz w:val="24"/>
          <w:szCs w:val="24"/>
          <w:shd w:val="clear" w:color="auto" w:fill="FFFFFF"/>
          <w:lang w:val="en-US"/>
        </w:rPr>
        <w:t>P</w:t>
      </w:r>
      <w:r w:rsidRPr="00366E3E">
        <w:rPr>
          <w:rFonts w:ascii="Times New Roman" w:hAnsi="Times New Roman" w:cs="Times New Roman"/>
          <w:b/>
          <w:bCs/>
          <w:color w:val="000000"/>
          <w:sz w:val="24"/>
          <w:szCs w:val="24"/>
          <w:shd w:val="clear" w:color="auto" w:fill="FFFFFF"/>
          <w:lang w:val="en-US"/>
        </w:rPr>
        <w:t>ustaka</w:t>
      </w:r>
    </w:p>
    <w:p w14:paraId="0E37055F" w14:textId="77777777" w:rsidR="00F859CD" w:rsidRDefault="00F859CD" w:rsidP="00F859CD">
      <w:pPr>
        <w:tabs>
          <w:tab w:val="left" w:pos="993"/>
        </w:tabs>
        <w:spacing w:line="480" w:lineRule="auto"/>
        <w:ind w:left="851" w:firstLine="709"/>
        <w:jc w:val="both"/>
        <w:rPr>
          <w:rFonts w:ascii="Times New Roman" w:hAnsi="Times New Roman" w:cs="Times New Roman"/>
          <w:sz w:val="24"/>
          <w:szCs w:val="24"/>
        </w:rPr>
      </w:pPr>
      <w:r w:rsidRPr="00692E28">
        <w:rPr>
          <w:rFonts w:ascii="Times New Roman" w:hAnsi="Times New Roman" w:cs="Times New Roman"/>
          <w:sz w:val="24"/>
          <w:szCs w:val="24"/>
        </w:rPr>
        <w:t>Studi pustaka dimana dapat menambah literatur dalam menganalisa juga dapat berperanan penting untuk memecahkan suatu permasalahan yang ada dengan mencari data dari buku, literatur, dokumentasi</w:t>
      </w:r>
      <w:r>
        <w:rPr>
          <w:rFonts w:ascii="Times New Roman" w:hAnsi="Times New Roman" w:cs="Times New Roman"/>
          <w:sz w:val="24"/>
          <w:szCs w:val="24"/>
        </w:rPr>
        <w:t xml:space="preserve">, media </w:t>
      </w:r>
      <w:proofErr w:type="gramStart"/>
      <w:r>
        <w:rPr>
          <w:rFonts w:ascii="Times New Roman" w:hAnsi="Times New Roman" w:cs="Times New Roman"/>
          <w:sz w:val="24"/>
          <w:szCs w:val="24"/>
        </w:rPr>
        <w:t xml:space="preserve">masa </w:t>
      </w:r>
      <w:r w:rsidRPr="00692E28">
        <w:rPr>
          <w:rFonts w:ascii="Times New Roman" w:hAnsi="Times New Roman" w:cs="Times New Roman"/>
          <w:sz w:val="24"/>
          <w:szCs w:val="24"/>
        </w:rPr>
        <w:t xml:space="preserve"> serta</w:t>
      </w:r>
      <w:proofErr w:type="gramEnd"/>
      <w:r w:rsidRPr="00692E28">
        <w:rPr>
          <w:rFonts w:ascii="Times New Roman" w:hAnsi="Times New Roman" w:cs="Times New Roman"/>
          <w:sz w:val="24"/>
          <w:szCs w:val="24"/>
        </w:rPr>
        <w:t xml:space="preserve"> informasi lain nya yang dibutuhkan dalam </w:t>
      </w:r>
      <w:r w:rsidRPr="00692E28">
        <w:rPr>
          <w:rFonts w:ascii="Times New Roman" w:hAnsi="Times New Roman" w:cs="Times New Roman"/>
          <w:sz w:val="24"/>
          <w:szCs w:val="24"/>
        </w:rPr>
        <w:lastRenderedPageBreak/>
        <w:t>pengumpulan data untuk melengkapi data- data yang dirasa kurang didapat oleh peneliti.</w:t>
      </w:r>
      <w:r>
        <w:rPr>
          <w:rFonts w:ascii="Times New Roman" w:hAnsi="Times New Roman" w:cs="Times New Roman"/>
          <w:sz w:val="24"/>
          <w:szCs w:val="24"/>
        </w:rPr>
        <w:t xml:space="preserve"> </w:t>
      </w:r>
    </w:p>
    <w:p w14:paraId="6FD5C029" w14:textId="77777777" w:rsidR="00F859CD" w:rsidRDefault="00F859CD" w:rsidP="00F859CD">
      <w:pPr>
        <w:tabs>
          <w:tab w:val="left" w:pos="993"/>
        </w:tabs>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Setelah observasi dilakukan, peneliti melanjutkan tahapan proses literatur untuk dapatkan suatu informasi ataupun data yang telah terperinci. Pada saat observasi ke kantor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peneliti diberi sebuah modul yang berisikan mengenai profil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dan disini penulis membaca sebuah buku yang berjudul pengolahan besi dan baja karya </w:t>
      </w:r>
      <w:proofErr w:type="spellStart"/>
      <w:r>
        <w:rPr>
          <w:rFonts w:ascii="Times New Roman" w:hAnsi="Times New Roman" w:cs="Times New Roman"/>
          <w:sz w:val="24"/>
          <w:szCs w:val="24"/>
        </w:rPr>
        <w:t>Soejono</w:t>
      </w:r>
      <w:proofErr w:type="spellEnd"/>
      <w:r>
        <w:rPr>
          <w:rFonts w:ascii="Times New Roman" w:hAnsi="Times New Roman" w:cs="Times New Roman"/>
          <w:sz w:val="24"/>
          <w:szCs w:val="24"/>
        </w:rPr>
        <w:t xml:space="preserve">, buku inilah menjadi salah satu yang menjadi pedoman serta mengutip dari beberapa situs di media internet yang membantu untuk mendapatkan data secara relevan. </w:t>
      </w:r>
    </w:p>
    <w:p w14:paraId="7639DD00" w14:textId="77777777" w:rsidR="00F859CD" w:rsidRPr="006A07D6" w:rsidRDefault="00F859CD" w:rsidP="00F859CD">
      <w:pPr>
        <w:pStyle w:val="ListParagraph"/>
        <w:numPr>
          <w:ilvl w:val="0"/>
          <w:numId w:val="43"/>
        </w:numPr>
        <w:tabs>
          <w:tab w:val="left" w:pos="993"/>
        </w:tabs>
        <w:spacing w:line="480" w:lineRule="auto"/>
        <w:jc w:val="both"/>
        <w:rPr>
          <w:rFonts w:ascii="Times New Roman" w:hAnsi="Times New Roman" w:cs="Times New Roman"/>
          <w:b/>
          <w:bCs/>
          <w:sz w:val="24"/>
          <w:szCs w:val="24"/>
        </w:rPr>
      </w:pPr>
      <w:r w:rsidRPr="006A07D6">
        <w:rPr>
          <w:rFonts w:ascii="Times New Roman" w:hAnsi="Times New Roman" w:cs="Times New Roman"/>
          <w:b/>
          <w:bCs/>
          <w:sz w:val="24"/>
          <w:szCs w:val="24"/>
        </w:rPr>
        <w:t>Wawancara</w:t>
      </w:r>
    </w:p>
    <w:p w14:paraId="24E04FCC" w14:textId="77777777" w:rsidR="00F859CD" w:rsidRDefault="00F859CD" w:rsidP="00F859CD">
      <w:pPr>
        <w:tabs>
          <w:tab w:val="left" w:pos="426"/>
        </w:tabs>
        <w:spacing w:line="480" w:lineRule="auto"/>
        <w:ind w:left="709"/>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t xml:space="preserve">Wawancara merupakan teknik yang paling baik dalam penelitian kualitatif. Melalui wawancara peneliti bisa mendapatkan informasi yang mendalam karena peneliti dapat menjelaskan atau </w:t>
      </w:r>
      <w:proofErr w:type="spellStart"/>
      <w:r>
        <w:rPr>
          <w:rFonts w:ascii="Times New Roman" w:eastAsiaTheme="minorHAnsi" w:hAnsi="Times New Roman" w:cs="Times New Roman"/>
          <w:sz w:val="24"/>
          <w:szCs w:val="24"/>
        </w:rPr>
        <w:t>memparafrase</w:t>
      </w:r>
      <w:proofErr w:type="spellEnd"/>
      <w:r>
        <w:rPr>
          <w:rFonts w:ascii="Times New Roman" w:eastAsiaTheme="minorHAnsi" w:hAnsi="Times New Roman" w:cs="Times New Roman"/>
          <w:sz w:val="24"/>
          <w:szCs w:val="24"/>
        </w:rPr>
        <w:t xml:space="preserve"> pertanyaan yang tidak dimengerti responden, peneliti dapat memberi pertanyaan susulan, responden cenderung menjawab apabila diberi pertanyaan, responden dapat menceritakan sesuatu yang terjadi di masa silam dan masa mendatang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citationItems":[{"id":"ITEM-1","itemData":{"author":[{"dropping-particle":"","family":"Alwasilah","given":"","non-dropping-particle":"","parse-names":false,"suffix":""}],"id":"ITEM-1","issued":{"date-parts":[["2011"]]},"publisher":"Dunia Pustaka Jaya","publisher-place":"Jakarta","title":"Pokoknya Kualitatif Dasar-Dasar Merancang dan Melakukan Penelitian Kualitatif.","type":"book"},"uris":["http://www.mendeley.com/documents/?uuid=55b7f726-d7bf-45a0-81de-6fe32f2e9ef6"]}],"mendeley":{"formattedCitation":"(Alwasilah, 2011)","plainTextFormattedCitation":"(Alwasilah, 2011)","previouslyFormattedCitation":"(Alwasilah, 2011)"},"properties":{"noteIndex":0},"schema":"https://github.com/citation-style-language/schema/raw/master/csl-citation.json"}</w:instrText>
      </w:r>
      <w:r>
        <w:rPr>
          <w:rFonts w:ascii="Times New Roman" w:eastAsiaTheme="minorHAnsi" w:hAnsi="Times New Roman" w:cs="Times New Roman"/>
          <w:sz w:val="24"/>
          <w:szCs w:val="24"/>
        </w:rPr>
        <w:fldChar w:fldCharType="separate"/>
      </w:r>
      <w:r w:rsidRPr="001622F7">
        <w:rPr>
          <w:rFonts w:ascii="Times New Roman" w:eastAsiaTheme="minorHAnsi" w:hAnsi="Times New Roman" w:cs="Times New Roman"/>
          <w:noProof/>
          <w:sz w:val="24"/>
          <w:szCs w:val="24"/>
        </w:rPr>
        <w:t>(Alwasilah, 2011)</w:t>
      </w:r>
      <w:r>
        <w:rPr>
          <w:rFonts w:ascii="Times New Roman" w:eastAsiaTheme="minorHAnsi" w:hAnsi="Times New Roman" w:cs="Times New Roman"/>
          <w:sz w:val="24"/>
          <w:szCs w:val="24"/>
        </w:rPr>
        <w:fldChar w:fldCharType="end"/>
      </w:r>
      <w:r>
        <w:rPr>
          <w:rStyle w:val="FootnoteReference"/>
          <w:rFonts w:ascii="Times New Roman" w:eastAsiaTheme="minorHAnsi" w:hAnsi="Times New Roman" w:cs="Times New Roman"/>
          <w:sz w:val="24"/>
          <w:szCs w:val="24"/>
        </w:rPr>
        <w:footnoteReference w:id="4"/>
      </w:r>
      <w:r>
        <w:rPr>
          <w:rFonts w:ascii="Times New Roman" w:eastAsiaTheme="minorHAnsi" w:hAnsi="Times New Roman" w:cs="Times New Roman"/>
          <w:sz w:val="24"/>
          <w:szCs w:val="24"/>
        </w:rPr>
        <w:t xml:space="preserve">. Wawancara yang dilakukan menggunakan jenis pertanyaan yang semi terstruktur agar dapat membuka pemikiran peserta sehingga menanggapi dari berbagai dimensi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citationItems":[{"id":"ITEM-1","itemData":{"author":[{"dropping-particle":"","family":"Moleong","given":"","non-dropping-particle":"","parse-names":false,"suffix":""}],"id":"ITEM-1","issued":{"date-parts":[["2004"]]},"publisher":"Rosda Karya","title":"Metodologi Penelitian Kualitatif. Jakarta","type":"book"},"uris":["http://www.mendeley.com/documents/?uuid=123dc73a-ba85-4e51-8961-4b48d3082089"]}],"mendeley":{"formattedCitation":"(Moleong, 2004)","plainTextFormattedCitation":"(Moleong, 2004)","previouslyFormattedCitation":"(Moleong, 2004)"},"properties":{"noteIndex":0},"schema":"https://github.com/citation-style-language/schema/raw/master/csl-citation.json"}</w:instrText>
      </w:r>
      <w:r>
        <w:rPr>
          <w:rFonts w:ascii="Times New Roman" w:eastAsiaTheme="minorHAnsi" w:hAnsi="Times New Roman" w:cs="Times New Roman"/>
          <w:sz w:val="24"/>
          <w:szCs w:val="24"/>
        </w:rPr>
        <w:fldChar w:fldCharType="separate"/>
      </w:r>
      <w:r w:rsidRPr="001622F7">
        <w:rPr>
          <w:rFonts w:ascii="Times New Roman" w:eastAsiaTheme="minorHAnsi" w:hAnsi="Times New Roman" w:cs="Times New Roman"/>
          <w:noProof/>
          <w:sz w:val="24"/>
          <w:szCs w:val="24"/>
        </w:rPr>
        <w:t>(Moleong, 2004)</w:t>
      </w:r>
      <w:r>
        <w:rPr>
          <w:rFonts w:ascii="Times New Roman" w:eastAsiaTheme="minorHAnsi" w:hAnsi="Times New Roman" w:cs="Times New Roman"/>
          <w:sz w:val="24"/>
          <w:szCs w:val="24"/>
        </w:rPr>
        <w:fldChar w:fldCharType="end"/>
      </w:r>
      <w:r>
        <w:rPr>
          <w:rStyle w:val="FootnoteReference"/>
          <w:rFonts w:ascii="Times New Roman" w:eastAsiaTheme="minorHAnsi" w:hAnsi="Times New Roman" w:cs="Times New Roman"/>
          <w:sz w:val="24"/>
          <w:szCs w:val="24"/>
        </w:rPr>
        <w:footnoteReference w:id="5"/>
      </w:r>
      <w:r>
        <w:rPr>
          <w:rFonts w:ascii="Times New Roman" w:eastAsiaTheme="minorHAnsi" w:hAnsi="Times New Roman" w:cs="Times New Roman"/>
          <w:sz w:val="24"/>
          <w:szCs w:val="24"/>
        </w:rPr>
        <w:t xml:space="preserve">. </w:t>
      </w:r>
      <w:r w:rsidRPr="009839E9">
        <w:rPr>
          <w:rFonts w:ascii="Times New Roman" w:eastAsiaTheme="minorHAnsi" w:hAnsi="Times New Roman" w:cs="Times New Roman"/>
          <w:sz w:val="24"/>
          <w:szCs w:val="24"/>
        </w:rPr>
        <w:lastRenderedPageBreak/>
        <w:t xml:space="preserve">Wawancara mendalam atau semi terstruktur adalah salah satu metode utama pengumpulan data yang digunakan dalam penelitian kualitatif </w:t>
      </w:r>
      <w:r w:rsidRPr="009839E9">
        <w:rPr>
          <w:rFonts w:ascii="Times New Roman" w:eastAsiaTheme="minorHAnsi" w:hAnsi="Times New Roman" w:cs="Times New Roman"/>
          <w:sz w:val="24"/>
          <w:szCs w:val="24"/>
        </w:rPr>
        <w:fldChar w:fldCharType="begin" w:fldLock="1"/>
      </w:r>
      <w:r w:rsidRPr="009839E9">
        <w:rPr>
          <w:rFonts w:ascii="Times New Roman" w:eastAsiaTheme="minorHAnsi" w:hAnsi="Times New Roman" w:cs="Times New Roman"/>
          <w:sz w:val="24"/>
          <w:szCs w:val="24"/>
        </w:rPr>
        <w:instrText>ADDIN CSL_CITATION {"citationItems":[{"id":"ITEM-1","itemData":{"author":[{"dropping-particle":"","family":"Robin, Legard Keegan, jill and Ward","given":"K","non-dropping-particle":"","parse-names":false,"suffix":""}],"id":"ITEM-1","issued":{"date-parts":[["2003"]]},"publisher":"In Jane Ritchie and Jane Lewis","title":"Qualitative Reserch Pratice A Guide for Social Science Students and Researchers.","type":"book"},"uris":["http://www.mendeley.com/documents/?uuid=e49705f0-1e9d-4fb0-ac84-0373f0636267"]}],"mendeley":{"formattedCitation":"(Robin, Legard Keegan, jill and Ward, 2003)","plainTextFormattedCitation":"(Robin, Legard Keegan, jill and Ward, 2003)"},"properties":{"noteIndex":0},"schema":"https://github.com/citation-style-language/schema/raw/master/csl-citation.json"}</w:instrText>
      </w:r>
      <w:r w:rsidRPr="009839E9">
        <w:rPr>
          <w:rFonts w:ascii="Times New Roman" w:eastAsiaTheme="minorHAnsi" w:hAnsi="Times New Roman" w:cs="Times New Roman"/>
          <w:sz w:val="24"/>
          <w:szCs w:val="24"/>
        </w:rPr>
        <w:fldChar w:fldCharType="separate"/>
      </w:r>
      <w:r w:rsidRPr="009839E9">
        <w:rPr>
          <w:rFonts w:ascii="Times New Roman" w:eastAsiaTheme="minorHAnsi" w:hAnsi="Times New Roman" w:cs="Times New Roman"/>
          <w:noProof/>
          <w:sz w:val="24"/>
          <w:szCs w:val="24"/>
        </w:rPr>
        <w:t>(Robin, Legard Keegan, jill and Ward, 2003)</w:t>
      </w:r>
      <w:r w:rsidRPr="009839E9">
        <w:rPr>
          <w:rFonts w:ascii="Times New Roman" w:eastAsiaTheme="minorHAnsi" w:hAnsi="Times New Roman" w:cs="Times New Roman"/>
          <w:sz w:val="24"/>
          <w:szCs w:val="24"/>
        </w:rPr>
        <w:fldChar w:fldCharType="end"/>
      </w:r>
      <w:r w:rsidRPr="009839E9">
        <w:rPr>
          <w:rFonts w:ascii="Times New Roman" w:eastAsiaTheme="minorHAnsi" w:hAnsi="Times New Roman" w:cs="Times New Roman"/>
          <w:sz w:val="24"/>
          <w:szCs w:val="24"/>
        </w:rPr>
        <w:t>.</w:t>
      </w:r>
      <w:r w:rsidRPr="009839E9">
        <w:rPr>
          <w:rStyle w:val="FootnoteReference"/>
          <w:rFonts w:ascii="Times New Roman" w:eastAsiaTheme="minorHAnsi" w:hAnsi="Times New Roman" w:cs="Times New Roman"/>
          <w:sz w:val="24"/>
          <w:szCs w:val="24"/>
        </w:rPr>
        <w:footnoteReference w:id="6"/>
      </w:r>
      <w:r w:rsidRPr="009839E9">
        <w:rPr>
          <w:rFonts w:ascii="Times New Roman" w:eastAsiaTheme="minorHAnsi" w:hAnsi="Times New Roman" w:cs="Times New Roman"/>
          <w:sz w:val="24"/>
          <w:szCs w:val="24"/>
        </w:rPr>
        <w:t xml:space="preserve"> Beberapa susunan pertanyaan disiapkan sebagai rambu atau batasan dalam mengajukan pertanyaan, sehingga pertanyaan-pertanyaan selanjutnya akan berkembang dari pertanyaan awal dan kemudian akan menjadi wadah data bagi penelitian ini.</w:t>
      </w:r>
    </w:p>
    <w:p w14:paraId="4C621642" w14:textId="77777777" w:rsidR="00F859CD" w:rsidRDefault="00F859CD" w:rsidP="00F859CD">
      <w:pPr>
        <w:tabs>
          <w:tab w:val="left" w:pos="426"/>
        </w:tabs>
        <w:spacing w:line="480" w:lineRule="auto"/>
        <w:ind w:left="709"/>
        <w:jc w:val="both"/>
        <w:rPr>
          <w:rFonts w:ascii="Times New Roman" w:hAnsi="Times New Roman" w:cs="Times New Roman"/>
          <w:sz w:val="24"/>
          <w:szCs w:val="24"/>
        </w:rPr>
      </w:pPr>
      <w:r w:rsidRPr="009839E9">
        <w:rPr>
          <w:rFonts w:ascii="Times New Roman" w:eastAsiaTheme="minorHAnsi" w:hAnsi="Times New Roman" w:cs="Times New Roman"/>
          <w:sz w:val="24"/>
          <w:szCs w:val="24"/>
        </w:rPr>
        <w:tab/>
      </w:r>
      <w:r w:rsidRPr="009839E9">
        <w:rPr>
          <w:rFonts w:ascii="Times New Roman" w:eastAsiaTheme="minorHAnsi" w:hAnsi="Times New Roman" w:cs="Times New Roman"/>
          <w:sz w:val="24"/>
          <w:szCs w:val="24"/>
        </w:rPr>
        <w:tab/>
        <w:t xml:space="preserve">Pada tahapan ini, peneliti melakukan wawancara kepada narasumber </w:t>
      </w:r>
      <w:proofErr w:type="spellStart"/>
      <w:r w:rsidRPr="009839E9">
        <w:rPr>
          <w:rFonts w:ascii="Times New Roman" w:eastAsiaTheme="minorHAnsi" w:hAnsi="Times New Roman" w:cs="Times New Roman"/>
          <w:sz w:val="24"/>
          <w:szCs w:val="24"/>
        </w:rPr>
        <w:t>Usep</w:t>
      </w:r>
      <w:proofErr w:type="spellEnd"/>
      <w:r w:rsidRPr="009839E9">
        <w:rPr>
          <w:rFonts w:ascii="Times New Roman" w:eastAsiaTheme="minorHAnsi" w:hAnsi="Times New Roman" w:cs="Times New Roman"/>
          <w:sz w:val="24"/>
          <w:szCs w:val="24"/>
        </w:rPr>
        <w:t xml:space="preserve"> </w:t>
      </w:r>
      <w:proofErr w:type="spellStart"/>
      <w:r w:rsidRPr="009839E9">
        <w:rPr>
          <w:rFonts w:ascii="Times New Roman" w:eastAsiaTheme="minorHAnsi" w:hAnsi="Times New Roman" w:cs="Times New Roman"/>
          <w:sz w:val="24"/>
          <w:szCs w:val="24"/>
        </w:rPr>
        <w:t>Bunjamin</w:t>
      </w:r>
      <w:proofErr w:type="spellEnd"/>
      <w:r w:rsidRPr="009839E9">
        <w:rPr>
          <w:rFonts w:ascii="Times New Roman" w:eastAsiaTheme="minorHAnsi" w:hAnsi="Times New Roman" w:cs="Times New Roman"/>
          <w:sz w:val="24"/>
          <w:szCs w:val="24"/>
        </w:rPr>
        <w:t xml:space="preserve"> selaku kepala Desa </w:t>
      </w:r>
      <w:proofErr w:type="spellStart"/>
      <w:r w:rsidRPr="009839E9">
        <w:rPr>
          <w:rFonts w:ascii="Times New Roman" w:eastAsiaTheme="minorHAnsi" w:hAnsi="Times New Roman" w:cs="Times New Roman"/>
          <w:sz w:val="24"/>
          <w:szCs w:val="24"/>
        </w:rPr>
        <w:t>Mekarmajuyang</w:t>
      </w:r>
      <w:proofErr w:type="spellEnd"/>
      <w:r w:rsidRPr="009839E9">
        <w:rPr>
          <w:rFonts w:ascii="Times New Roman" w:eastAsiaTheme="minorHAnsi" w:hAnsi="Times New Roman" w:cs="Times New Roman"/>
          <w:sz w:val="24"/>
          <w:szCs w:val="24"/>
        </w:rPr>
        <w:t xml:space="preserve"> paling utama dari penelitian ini tentunya peneliti meminta ijin kepada kepala </w:t>
      </w:r>
      <w:proofErr w:type="spellStart"/>
      <w:r w:rsidRPr="009839E9">
        <w:rPr>
          <w:rFonts w:ascii="Times New Roman" w:eastAsiaTheme="minorHAnsi" w:hAnsi="Times New Roman" w:cs="Times New Roman"/>
          <w:sz w:val="24"/>
          <w:szCs w:val="24"/>
        </w:rPr>
        <w:t>Usep</w:t>
      </w:r>
      <w:proofErr w:type="spellEnd"/>
      <w:r w:rsidRPr="009839E9">
        <w:rPr>
          <w:rFonts w:ascii="Times New Roman" w:eastAsiaTheme="minorHAnsi" w:hAnsi="Times New Roman" w:cs="Times New Roman"/>
          <w:sz w:val="24"/>
          <w:szCs w:val="24"/>
        </w:rPr>
        <w:t xml:space="preserve"> </w:t>
      </w:r>
      <w:proofErr w:type="spellStart"/>
      <w:r w:rsidRPr="009839E9">
        <w:rPr>
          <w:rFonts w:ascii="Times New Roman" w:eastAsiaTheme="minorHAnsi" w:hAnsi="Times New Roman" w:cs="Times New Roman"/>
          <w:sz w:val="24"/>
          <w:szCs w:val="24"/>
        </w:rPr>
        <w:t>Bunjamin</w:t>
      </w:r>
      <w:proofErr w:type="spellEnd"/>
      <w:r w:rsidRPr="009839E9">
        <w:rPr>
          <w:rFonts w:ascii="Times New Roman" w:eastAsiaTheme="minorHAnsi" w:hAnsi="Times New Roman" w:cs="Times New Roman"/>
          <w:sz w:val="24"/>
          <w:szCs w:val="24"/>
        </w:rPr>
        <w:t xml:space="preserve"> agar diberikan kelancaran pada saat penelitian berlangsung. Awal mula peneliti mewawancarai </w:t>
      </w:r>
      <w:proofErr w:type="spellStart"/>
      <w:r w:rsidRPr="009839E9">
        <w:rPr>
          <w:rFonts w:ascii="Times New Roman" w:eastAsiaTheme="minorHAnsi" w:hAnsi="Times New Roman" w:cs="Times New Roman"/>
          <w:sz w:val="24"/>
          <w:szCs w:val="24"/>
        </w:rPr>
        <w:t>Usep</w:t>
      </w:r>
      <w:proofErr w:type="spellEnd"/>
      <w:r w:rsidRPr="009839E9">
        <w:rPr>
          <w:rFonts w:ascii="Times New Roman" w:eastAsiaTheme="minorHAnsi" w:hAnsi="Times New Roman" w:cs="Times New Roman"/>
          <w:sz w:val="24"/>
          <w:szCs w:val="24"/>
        </w:rPr>
        <w:t xml:space="preserve"> </w:t>
      </w:r>
      <w:proofErr w:type="spellStart"/>
      <w:r w:rsidRPr="009839E9">
        <w:rPr>
          <w:rFonts w:ascii="Times New Roman" w:eastAsiaTheme="minorHAnsi" w:hAnsi="Times New Roman" w:cs="Times New Roman"/>
          <w:sz w:val="24"/>
          <w:szCs w:val="24"/>
        </w:rPr>
        <w:t>Bunjamin</w:t>
      </w:r>
      <w:proofErr w:type="spellEnd"/>
      <w:r w:rsidRPr="009839E9">
        <w:rPr>
          <w:rFonts w:ascii="Times New Roman" w:eastAsiaTheme="minorHAnsi" w:hAnsi="Times New Roman" w:cs="Times New Roman"/>
          <w:sz w:val="24"/>
          <w:szCs w:val="24"/>
        </w:rPr>
        <w:t xml:space="preserve">, isi dari wawancara tersebut bertujuan untuk mendapatkan gambaran secara umum bagaimana Desa </w:t>
      </w:r>
      <w:proofErr w:type="spellStart"/>
      <w:r w:rsidRPr="009839E9">
        <w:rPr>
          <w:rFonts w:ascii="Times New Roman" w:eastAsiaTheme="minorHAnsi" w:hAnsi="Times New Roman" w:cs="Times New Roman"/>
          <w:sz w:val="24"/>
          <w:szCs w:val="24"/>
        </w:rPr>
        <w:t>Meka</w:t>
      </w:r>
      <w:r w:rsidRPr="009839E9">
        <w:rPr>
          <w:rFonts w:ascii="Times New Roman" w:hAnsi="Times New Roman" w:cs="Times New Roman"/>
          <w:sz w:val="24"/>
          <w:szCs w:val="24"/>
        </w:rPr>
        <w:t>rmaju</w:t>
      </w:r>
      <w:proofErr w:type="spellEnd"/>
      <w:r w:rsidRPr="009839E9">
        <w:rPr>
          <w:rFonts w:ascii="Times New Roman" w:hAnsi="Times New Roman" w:cs="Times New Roman"/>
          <w:sz w:val="24"/>
          <w:szCs w:val="24"/>
        </w:rPr>
        <w:t xml:space="preserve"> ini dijuluki </w:t>
      </w:r>
      <w:r>
        <w:rPr>
          <w:rFonts w:ascii="Times New Roman" w:hAnsi="Times New Roman" w:cs="Times New Roman"/>
          <w:sz w:val="24"/>
          <w:szCs w:val="24"/>
        </w:rPr>
        <w:t xml:space="preserve">sebagai kampung pandai besi, serta peralatan apa saja yang sering diproduksi di desa tersebut, dan tentunya peneliti memberikan </w:t>
      </w:r>
      <w:proofErr w:type="spellStart"/>
      <w:r>
        <w:rPr>
          <w:rFonts w:ascii="Times New Roman" w:hAnsi="Times New Roman" w:cs="Times New Roman"/>
          <w:sz w:val="24"/>
          <w:szCs w:val="24"/>
        </w:rPr>
        <w:t>pertanyanyaan</w:t>
      </w:r>
      <w:proofErr w:type="spellEnd"/>
      <w:r>
        <w:rPr>
          <w:rFonts w:ascii="Times New Roman" w:hAnsi="Times New Roman" w:cs="Times New Roman"/>
          <w:sz w:val="24"/>
          <w:szCs w:val="24"/>
        </w:rPr>
        <w:t xml:space="preserve"> seputar generasi muda yang ada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Berikut </w:t>
      </w:r>
      <w:proofErr w:type="spellStart"/>
      <w:r>
        <w:rPr>
          <w:rFonts w:ascii="Times New Roman" w:hAnsi="Times New Roman" w:cs="Times New Roman"/>
          <w:sz w:val="24"/>
          <w:szCs w:val="24"/>
        </w:rPr>
        <w:t>tangap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Usep</w:t>
      </w:r>
      <w:proofErr w:type="spellEnd"/>
      <w:r>
        <w:rPr>
          <w:rFonts w:ascii="Times New Roman" w:hAnsi="Times New Roman" w:cs="Times New Roman"/>
          <w:sz w:val="24"/>
          <w:szCs w:val="24"/>
        </w:rPr>
        <w:t xml:space="preserve"> Benjamin </w:t>
      </w:r>
    </w:p>
    <w:p w14:paraId="69FCB0F3" w14:textId="77777777" w:rsidR="00F859CD" w:rsidRPr="0057444D" w:rsidRDefault="00F859CD" w:rsidP="00F859CD">
      <w:pPr>
        <w:pStyle w:val="ListParagraph"/>
        <w:numPr>
          <w:ilvl w:val="0"/>
          <w:numId w:val="45"/>
        </w:numPr>
        <w:tabs>
          <w:tab w:val="left" w:pos="426"/>
        </w:tabs>
        <w:spacing w:line="480" w:lineRule="auto"/>
        <w:jc w:val="both"/>
        <w:rPr>
          <w:rFonts w:ascii="Times New Roman" w:eastAsiaTheme="minorHAnsi" w:hAnsi="Times New Roman" w:cs="Times New Roman"/>
          <w:b/>
          <w:bCs/>
          <w:sz w:val="24"/>
          <w:szCs w:val="24"/>
        </w:rPr>
      </w:pPr>
      <w:proofErr w:type="spellStart"/>
      <w:r w:rsidRPr="0057444D">
        <w:rPr>
          <w:rFonts w:ascii="Times New Roman" w:eastAsiaTheme="minorHAnsi" w:hAnsi="Times New Roman" w:cs="Times New Roman"/>
          <w:b/>
          <w:bCs/>
          <w:sz w:val="24"/>
          <w:szCs w:val="24"/>
        </w:rPr>
        <w:t>Usep</w:t>
      </w:r>
      <w:proofErr w:type="spellEnd"/>
      <w:r w:rsidRPr="0057444D">
        <w:rPr>
          <w:rFonts w:ascii="Times New Roman" w:eastAsiaTheme="minorHAnsi" w:hAnsi="Times New Roman" w:cs="Times New Roman"/>
          <w:b/>
          <w:bCs/>
          <w:sz w:val="24"/>
          <w:szCs w:val="24"/>
        </w:rPr>
        <w:t xml:space="preserve"> </w:t>
      </w:r>
      <w:proofErr w:type="spellStart"/>
      <w:r w:rsidRPr="0057444D">
        <w:rPr>
          <w:rFonts w:ascii="Times New Roman" w:eastAsiaTheme="minorHAnsi" w:hAnsi="Times New Roman" w:cs="Times New Roman"/>
          <w:b/>
          <w:bCs/>
          <w:sz w:val="24"/>
          <w:szCs w:val="24"/>
        </w:rPr>
        <w:t>Bunjamin</w:t>
      </w:r>
      <w:proofErr w:type="spellEnd"/>
      <w:r w:rsidRPr="0057444D">
        <w:rPr>
          <w:rFonts w:ascii="Times New Roman" w:eastAsiaTheme="minorHAnsi" w:hAnsi="Times New Roman" w:cs="Times New Roman"/>
          <w:b/>
          <w:bCs/>
          <w:sz w:val="24"/>
          <w:szCs w:val="24"/>
        </w:rPr>
        <w:t xml:space="preserve"> (Kepala Desa)</w:t>
      </w:r>
    </w:p>
    <w:p w14:paraId="1E1D455A" w14:textId="77777777" w:rsidR="00F859CD" w:rsidRDefault="00F859CD" w:rsidP="00F859CD">
      <w:pPr>
        <w:tabs>
          <w:tab w:val="left" w:pos="426"/>
        </w:tabs>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417A50">
        <w:rPr>
          <w:rFonts w:ascii="Times New Roman" w:eastAsia="Times New Roman" w:hAnsi="Times New Roman" w:cs="Times New Roman"/>
          <w:sz w:val="24"/>
          <w:szCs w:val="24"/>
        </w:rPr>
        <w:t xml:space="preserve">Menuturkan bahwa kekhawatirannya terhadap eksistensi dari pandai besi yang ada di desanya. “Hal ini dikarenakan Masyarakat yang lebih fokus mencari uang ditempat yang lain dibandingkan dengan mengenal nilai-nilai kebudayaan dan melestarikannya ditambah lagi dengan modernisasi yang </w:t>
      </w:r>
      <w:r w:rsidRPr="00417A50">
        <w:rPr>
          <w:rFonts w:ascii="Times New Roman" w:eastAsia="Times New Roman" w:hAnsi="Times New Roman" w:cs="Times New Roman"/>
          <w:sz w:val="24"/>
          <w:szCs w:val="24"/>
        </w:rPr>
        <w:lastRenderedPageBreak/>
        <w:t>menjadikan generasi muda mulai lupa akan kebudayaan yang berkembang di daerahnya masing-masing</w:t>
      </w:r>
      <w:r>
        <w:rPr>
          <w:rFonts w:ascii="Times New Roman" w:eastAsia="Times New Roman" w:hAnsi="Times New Roman" w:cs="Times New Roman"/>
          <w:sz w:val="24"/>
          <w:szCs w:val="24"/>
        </w:rPr>
        <w:t>.</w:t>
      </w:r>
    </w:p>
    <w:p w14:paraId="63FA56D3" w14:textId="77777777" w:rsidR="00F859CD" w:rsidRDefault="00F859CD" w:rsidP="00F859CD">
      <w:pPr>
        <w:tabs>
          <w:tab w:val="left" w:pos="426"/>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ada wawancara selanjutnya peneliti menjumpai </w:t>
      </w:r>
      <w:proofErr w:type="spellStart"/>
      <w:r>
        <w:rPr>
          <w:rFonts w:ascii="Times New Roman" w:hAnsi="Times New Roman" w:cs="Times New Roman"/>
          <w:sz w:val="24"/>
          <w:szCs w:val="24"/>
        </w:rPr>
        <w:t>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mana</w:t>
      </w:r>
      <w:proofErr w:type="spellEnd"/>
      <w:r>
        <w:rPr>
          <w:rFonts w:ascii="Times New Roman" w:hAnsi="Times New Roman" w:cs="Times New Roman"/>
          <w:sz w:val="24"/>
          <w:szCs w:val="24"/>
        </w:rPr>
        <w:t xml:space="preserve"> yang memiliki jabatan kasi pelayanan yang memiliki peranan penting sebagai pengelola yang berkaitan dengan pengrajin pandai besi. Dalam wawancara tersebut peneliti mempertanyakan seputar bagaimana pengelolaan nya, dan memberikan gambaran umum seputar </w:t>
      </w:r>
      <w:proofErr w:type="gramStart"/>
      <w:r>
        <w:rPr>
          <w:rFonts w:ascii="Times New Roman" w:hAnsi="Times New Roman" w:cs="Times New Roman"/>
          <w:sz w:val="24"/>
          <w:szCs w:val="24"/>
        </w:rPr>
        <w:t>kerajinan  pandai</w:t>
      </w:r>
      <w:proofErr w:type="gramEnd"/>
      <w:r>
        <w:rPr>
          <w:rFonts w:ascii="Times New Roman" w:hAnsi="Times New Roman" w:cs="Times New Roman"/>
          <w:sz w:val="24"/>
          <w:szCs w:val="24"/>
        </w:rPr>
        <w:t xml:space="preserve">  besi secara lebih terperinci. Dari wawancara secara umum </w:t>
      </w:r>
      <w:proofErr w:type="spellStart"/>
      <w:r>
        <w:rPr>
          <w:rFonts w:ascii="Times New Roman" w:hAnsi="Times New Roman" w:cs="Times New Roman"/>
          <w:sz w:val="24"/>
          <w:szCs w:val="24"/>
        </w:rPr>
        <w:t>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mana</w:t>
      </w:r>
      <w:proofErr w:type="spellEnd"/>
      <w:r>
        <w:rPr>
          <w:rFonts w:ascii="Times New Roman" w:hAnsi="Times New Roman" w:cs="Times New Roman"/>
          <w:sz w:val="24"/>
          <w:szCs w:val="24"/>
        </w:rPr>
        <w:t xml:space="preserve"> memberikan </w:t>
      </w:r>
      <w:proofErr w:type="spellStart"/>
      <w:r>
        <w:rPr>
          <w:rFonts w:ascii="Times New Roman" w:hAnsi="Times New Roman" w:cs="Times New Roman"/>
          <w:sz w:val="24"/>
          <w:szCs w:val="24"/>
        </w:rPr>
        <w:t>tangapan</w:t>
      </w:r>
      <w:proofErr w:type="spellEnd"/>
      <w:r>
        <w:rPr>
          <w:rFonts w:ascii="Times New Roman" w:hAnsi="Times New Roman" w:cs="Times New Roman"/>
          <w:sz w:val="24"/>
          <w:szCs w:val="24"/>
        </w:rPr>
        <w:t xml:space="preserve"> nya mengenai generasi muda yang ada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w:t>
      </w:r>
    </w:p>
    <w:p w14:paraId="15E1C149" w14:textId="77777777" w:rsidR="00F859CD" w:rsidRPr="0057444D" w:rsidRDefault="00F859CD" w:rsidP="00F859CD">
      <w:pPr>
        <w:pStyle w:val="ListParagraph"/>
        <w:numPr>
          <w:ilvl w:val="0"/>
          <w:numId w:val="45"/>
        </w:numPr>
        <w:tabs>
          <w:tab w:val="left" w:pos="426"/>
        </w:tabs>
        <w:spacing w:line="480" w:lineRule="auto"/>
        <w:jc w:val="both"/>
        <w:rPr>
          <w:rFonts w:ascii="Times New Roman" w:hAnsi="Times New Roman" w:cs="Times New Roman"/>
          <w:b/>
          <w:bCs/>
          <w:sz w:val="24"/>
          <w:szCs w:val="24"/>
        </w:rPr>
      </w:pPr>
      <w:proofErr w:type="spellStart"/>
      <w:r w:rsidRPr="0057444D">
        <w:rPr>
          <w:rFonts w:ascii="Times New Roman" w:hAnsi="Times New Roman" w:cs="Times New Roman"/>
          <w:b/>
          <w:bCs/>
          <w:sz w:val="24"/>
          <w:szCs w:val="24"/>
        </w:rPr>
        <w:t>Ajat</w:t>
      </w:r>
      <w:proofErr w:type="spellEnd"/>
      <w:r w:rsidRPr="0057444D">
        <w:rPr>
          <w:rFonts w:ascii="Times New Roman" w:hAnsi="Times New Roman" w:cs="Times New Roman"/>
          <w:b/>
          <w:bCs/>
          <w:sz w:val="24"/>
          <w:szCs w:val="24"/>
        </w:rPr>
        <w:t xml:space="preserve"> </w:t>
      </w:r>
      <w:proofErr w:type="spellStart"/>
      <w:r w:rsidRPr="0057444D">
        <w:rPr>
          <w:rFonts w:ascii="Times New Roman" w:hAnsi="Times New Roman" w:cs="Times New Roman"/>
          <w:b/>
          <w:bCs/>
          <w:sz w:val="24"/>
          <w:szCs w:val="24"/>
        </w:rPr>
        <w:t>Rohmana</w:t>
      </w:r>
      <w:proofErr w:type="spellEnd"/>
    </w:p>
    <w:p w14:paraId="10C0BED3" w14:textId="77777777" w:rsidR="00F859CD" w:rsidRDefault="00F859CD" w:rsidP="00F859CD">
      <w:pPr>
        <w:pStyle w:val="ListParagraph"/>
        <w:tabs>
          <w:tab w:val="left" w:pos="426"/>
        </w:tabs>
        <w:spacing w:line="480" w:lineRule="auto"/>
        <w:jc w:val="both"/>
        <w:rPr>
          <w:rFonts w:ascii="Times New Roman" w:hAnsi="Times New Roman" w:cs="Times New Roman"/>
          <w:iCs/>
          <w:sz w:val="24"/>
          <w:szCs w:val="24"/>
        </w:rPr>
      </w:pPr>
      <w:r>
        <w:rPr>
          <w:rFonts w:ascii="Times New Roman" w:hAnsi="Times New Roman" w:cs="Times New Roman"/>
          <w:iCs/>
          <w:sz w:val="24"/>
          <w:szCs w:val="24"/>
        </w:rPr>
        <w:tab/>
        <w:t>U</w:t>
      </w:r>
      <w:r w:rsidRPr="00183D6E">
        <w:rPr>
          <w:rFonts w:ascii="Times New Roman" w:hAnsi="Times New Roman" w:cs="Times New Roman"/>
          <w:iCs/>
          <w:sz w:val="24"/>
          <w:szCs w:val="24"/>
        </w:rPr>
        <w:t xml:space="preserve">ntuk kaum </w:t>
      </w:r>
      <w:proofErr w:type="spellStart"/>
      <w:r w:rsidRPr="00183D6E">
        <w:rPr>
          <w:rFonts w:ascii="Times New Roman" w:hAnsi="Times New Roman" w:cs="Times New Roman"/>
          <w:iCs/>
          <w:sz w:val="24"/>
          <w:szCs w:val="24"/>
        </w:rPr>
        <w:t>milenial</w:t>
      </w:r>
      <w:proofErr w:type="spellEnd"/>
      <w:r w:rsidRPr="00183D6E">
        <w:rPr>
          <w:rFonts w:ascii="Times New Roman" w:hAnsi="Times New Roman" w:cs="Times New Roman"/>
          <w:iCs/>
          <w:sz w:val="24"/>
          <w:szCs w:val="24"/>
        </w:rPr>
        <w:t xml:space="preserve"> pada zaman sekarang memang kebanyakan kini sudah paham mengenai </w:t>
      </w:r>
      <w:r w:rsidRPr="00183D6E">
        <w:rPr>
          <w:rFonts w:ascii="Times New Roman" w:hAnsi="Times New Roman" w:cs="Times New Roman"/>
          <w:i/>
          <w:sz w:val="24"/>
          <w:szCs w:val="24"/>
        </w:rPr>
        <w:t>IT</w:t>
      </w:r>
      <w:r w:rsidRPr="00183D6E">
        <w:rPr>
          <w:rFonts w:ascii="Times New Roman" w:hAnsi="Times New Roman" w:cs="Times New Roman"/>
          <w:iCs/>
          <w:sz w:val="24"/>
          <w:szCs w:val="24"/>
        </w:rPr>
        <w:t xml:space="preserve">. Dengan adanya strategi pemasaran </w:t>
      </w:r>
      <w:r w:rsidRPr="00183D6E">
        <w:rPr>
          <w:rFonts w:ascii="Times New Roman" w:hAnsi="Times New Roman" w:cs="Times New Roman"/>
          <w:i/>
          <w:sz w:val="24"/>
          <w:szCs w:val="24"/>
        </w:rPr>
        <w:t xml:space="preserve">Online </w:t>
      </w:r>
      <w:r w:rsidRPr="00183D6E">
        <w:rPr>
          <w:rFonts w:ascii="Times New Roman" w:hAnsi="Times New Roman" w:cs="Times New Roman"/>
          <w:iCs/>
          <w:sz w:val="24"/>
          <w:szCs w:val="24"/>
        </w:rPr>
        <w:t xml:space="preserve">secara langsung dapat menyesuaikan harga yang lebih tinggi dari seperti biasanya. Dengan menampilkan bentuk visual yang menarik memperlihatkan kualitas secara detail tentu saja ini menjadi keuntungan yang lebih dari biasanya. Namun dibalik dari pada itu ada yang cukup meng khawatirkan bagi kelangsungan tradisi ini, yaitu kaum </w:t>
      </w:r>
      <w:proofErr w:type="spellStart"/>
      <w:r w:rsidRPr="00183D6E">
        <w:rPr>
          <w:rFonts w:ascii="Times New Roman" w:hAnsi="Times New Roman" w:cs="Times New Roman"/>
          <w:iCs/>
          <w:sz w:val="24"/>
          <w:szCs w:val="24"/>
        </w:rPr>
        <w:t>milenial</w:t>
      </w:r>
      <w:proofErr w:type="spellEnd"/>
      <w:r w:rsidRPr="00183D6E">
        <w:rPr>
          <w:rFonts w:ascii="Times New Roman" w:hAnsi="Times New Roman" w:cs="Times New Roman"/>
          <w:iCs/>
          <w:sz w:val="24"/>
          <w:szCs w:val="24"/>
        </w:rPr>
        <w:t xml:space="preserve"> lebih tertarik memilih terjun sebagai </w:t>
      </w:r>
      <w:proofErr w:type="spellStart"/>
      <w:r w:rsidRPr="00183D6E">
        <w:rPr>
          <w:rFonts w:ascii="Times New Roman" w:hAnsi="Times New Roman" w:cs="Times New Roman"/>
          <w:iCs/>
          <w:sz w:val="24"/>
          <w:szCs w:val="24"/>
        </w:rPr>
        <w:t>pemasarannya</w:t>
      </w:r>
      <w:proofErr w:type="spellEnd"/>
      <w:r w:rsidRPr="00183D6E">
        <w:rPr>
          <w:rFonts w:ascii="Times New Roman" w:hAnsi="Times New Roman" w:cs="Times New Roman"/>
          <w:iCs/>
          <w:sz w:val="24"/>
          <w:szCs w:val="24"/>
        </w:rPr>
        <w:t xml:space="preserve"> saja. Tampa mau ikut terjun dalam proses pembuatan pandai besi, memang tak semua seperti itu hanya segelintir saja yang mau ikut dalam proses pembuatan pandai besi. tidak dipungkiri jika keberlangsungan ini terus terjadi maka keahlian dalam membuat kerajinan pandai besi semakin berkurang dan kualitas dari produk akan menurun. </w:t>
      </w:r>
    </w:p>
    <w:p w14:paraId="4D656C0F" w14:textId="77777777" w:rsidR="00F859CD" w:rsidRDefault="00F859CD" w:rsidP="00F859CD">
      <w:pPr>
        <w:pStyle w:val="ListParagraph"/>
        <w:tabs>
          <w:tab w:val="left" w:pos="426"/>
        </w:tabs>
        <w:spacing w:line="48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Lalu langkah selanjutnya peneliti mewawancarai dua orang pemuda setempat yakni Roy </w:t>
      </w:r>
      <w:proofErr w:type="spellStart"/>
      <w:r>
        <w:rPr>
          <w:rFonts w:ascii="Times New Roman" w:hAnsi="Times New Roman" w:cs="Times New Roman"/>
          <w:iCs/>
          <w:sz w:val="24"/>
          <w:szCs w:val="24"/>
        </w:rPr>
        <w:t>Hitmat</w:t>
      </w:r>
      <w:proofErr w:type="spellEnd"/>
      <w:r>
        <w:rPr>
          <w:rFonts w:ascii="Times New Roman" w:hAnsi="Times New Roman" w:cs="Times New Roman"/>
          <w:iCs/>
          <w:sz w:val="24"/>
          <w:szCs w:val="24"/>
        </w:rPr>
        <w:t xml:space="preserve"> Juliana dan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Fikri</w:t>
      </w:r>
      <w:proofErr w:type="spellEnd"/>
      <w:r>
        <w:rPr>
          <w:rFonts w:ascii="Times New Roman" w:hAnsi="Times New Roman" w:cs="Times New Roman"/>
          <w:iCs/>
          <w:sz w:val="24"/>
          <w:szCs w:val="24"/>
        </w:rPr>
        <w:t xml:space="preserve"> yang memiliki pandangan yang berbeda terhadap pekerjaan sebagai pengrajin </w:t>
      </w:r>
      <w:proofErr w:type="spellStart"/>
      <w:r>
        <w:rPr>
          <w:rFonts w:ascii="Times New Roman" w:hAnsi="Times New Roman" w:cs="Times New Roman"/>
          <w:iCs/>
          <w:sz w:val="24"/>
          <w:szCs w:val="24"/>
        </w:rPr>
        <w:t>pandaibesi</w:t>
      </w:r>
      <w:proofErr w:type="spellEnd"/>
      <w:r>
        <w:rPr>
          <w:rFonts w:ascii="Times New Roman" w:hAnsi="Times New Roman" w:cs="Times New Roman"/>
          <w:iCs/>
          <w:sz w:val="24"/>
          <w:szCs w:val="24"/>
        </w:rPr>
        <w:t>.</w:t>
      </w:r>
    </w:p>
    <w:p w14:paraId="46EF5942" w14:textId="77777777" w:rsidR="00F859CD" w:rsidRDefault="00F859CD" w:rsidP="00F859CD">
      <w:pPr>
        <w:pStyle w:val="ListParagraph"/>
        <w:numPr>
          <w:ilvl w:val="0"/>
          <w:numId w:val="45"/>
        </w:numPr>
        <w:tabs>
          <w:tab w:val="left" w:pos="426"/>
        </w:tabs>
        <w:spacing w:line="480" w:lineRule="auto"/>
        <w:jc w:val="both"/>
        <w:rPr>
          <w:rFonts w:ascii="Times New Roman" w:hAnsi="Times New Roman" w:cs="Times New Roman"/>
          <w:b/>
          <w:bCs/>
          <w:iCs/>
          <w:sz w:val="24"/>
          <w:szCs w:val="24"/>
        </w:rPr>
      </w:pPr>
      <w:r w:rsidRPr="0057444D">
        <w:rPr>
          <w:rFonts w:ascii="Times New Roman" w:hAnsi="Times New Roman" w:cs="Times New Roman"/>
          <w:b/>
          <w:bCs/>
          <w:iCs/>
          <w:sz w:val="24"/>
          <w:szCs w:val="24"/>
        </w:rPr>
        <w:t xml:space="preserve">Roy </w:t>
      </w:r>
      <w:proofErr w:type="spellStart"/>
      <w:r w:rsidRPr="0057444D">
        <w:rPr>
          <w:rFonts w:ascii="Times New Roman" w:hAnsi="Times New Roman" w:cs="Times New Roman"/>
          <w:b/>
          <w:bCs/>
          <w:iCs/>
          <w:sz w:val="24"/>
          <w:szCs w:val="24"/>
        </w:rPr>
        <w:t>Hitmat</w:t>
      </w:r>
      <w:proofErr w:type="spellEnd"/>
      <w:r w:rsidRPr="0057444D">
        <w:rPr>
          <w:rFonts w:ascii="Times New Roman" w:hAnsi="Times New Roman" w:cs="Times New Roman"/>
          <w:b/>
          <w:bCs/>
          <w:iCs/>
          <w:sz w:val="24"/>
          <w:szCs w:val="24"/>
        </w:rPr>
        <w:t xml:space="preserve"> Juliana</w:t>
      </w:r>
    </w:p>
    <w:p w14:paraId="674022B3" w14:textId="77777777" w:rsidR="00F859CD" w:rsidRDefault="00F859CD" w:rsidP="00F859CD">
      <w:pPr>
        <w:spacing w:line="480" w:lineRule="auto"/>
        <w:ind w:left="720" w:firstLine="720"/>
        <w:jc w:val="both"/>
        <w:rPr>
          <w:rFonts w:ascii="Times New Roman" w:hAnsi="Times New Roman" w:cs="Times New Roman"/>
          <w:iCs/>
          <w:sz w:val="24"/>
          <w:szCs w:val="24"/>
        </w:rPr>
      </w:pPr>
      <w:r>
        <w:rPr>
          <w:rFonts w:ascii="Times New Roman" w:hAnsi="Times New Roman" w:cs="Times New Roman"/>
          <w:iCs/>
          <w:sz w:val="24"/>
          <w:szCs w:val="24"/>
        </w:rPr>
        <w:t xml:space="preserve">Menurut sudut pandang Roy mengenai generasi muda yang semakin berkurang, karena pengaruh gaya hidup dan bisa dibilang pandai besi itu dapat dipandang sebagai pekerjaan kurang kekinian </w:t>
      </w:r>
      <w:proofErr w:type="spellStart"/>
      <w:r>
        <w:rPr>
          <w:rFonts w:ascii="Times New Roman" w:hAnsi="Times New Roman" w:cs="Times New Roman"/>
          <w:iCs/>
          <w:sz w:val="24"/>
          <w:szCs w:val="24"/>
        </w:rPr>
        <w:t>diera</w:t>
      </w:r>
      <w:proofErr w:type="spellEnd"/>
      <w:r>
        <w:rPr>
          <w:rFonts w:ascii="Times New Roman" w:hAnsi="Times New Roman" w:cs="Times New Roman"/>
          <w:iCs/>
          <w:sz w:val="24"/>
          <w:szCs w:val="24"/>
        </w:rPr>
        <w:t xml:space="preserve"> yang sudah serba moderen. Sedangkan kalau lulusan SMA bisa bekerja </w:t>
      </w:r>
      <w:proofErr w:type="spellStart"/>
      <w:r>
        <w:rPr>
          <w:rFonts w:ascii="Times New Roman" w:hAnsi="Times New Roman" w:cs="Times New Roman"/>
          <w:iCs/>
          <w:sz w:val="24"/>
          <w:szCs w:val="24"/>
        </w:rPr>
        <w:t>dipabrik</w:t>
      </w:r>
      <w:proofErr w:type="spellEnd"/>
      <w:r>
        <w:rPr>
          <w:rFonts w:ascii="Times New Roman" w:hAnsi="Times New Roman" w:cs="Times New Roman"/>
          <w:iCs/>
          <w:sz w:val="24"/>
          <w:szCs w:val="24"/>
        </w:rPr>
        <w:t xml:space="preserve"> yang dirasa cukup tidak mengeluarkan tenaga yang besar, tetapi tidak menutup kemungkinan sama saja bekerja </w:t>
      </w:r>
      <w:proofErr w:type="spellStart"/>
      <w:r>
        <w:rPr>
          <w:rFonts w:ascii="Times New Roman" w:hAnsi="Times New Roman" w:cs="Times New Roman"/>
          <w:iCs/>
          <w:sz w:val="24"/>
          <w:szCs w:val="24"/>
        </w:rPr>
        <w:t>dipabrik</w:t>
      </w:r>
      <w:proofErr w:type="spellEnd"/>
      <w:r>
        <w:rPr>
          <w:rFonts w:ascii="Times New Roman" w:hAnsi="Times New Roman" w:cs="Times New Roman"/>
          <w:iCs/>
          <w:sz w:val="24"/>
          <w:szCs w:val="24"/>
        </w:rPr>
        <w:t xml:space="preserve"> akan mendapat kan pekerjaan yang berat juga, tetapi karena gengsi itu dua hal tersebut dirasa sangat berbeda. Jadi kalau pandai besi itu seperti pekerjaan orang tua terdahulu udah tidak musim </w:t>
      </w:r>
      <w:proofErr w:type="spellStart"/>
      <w:r>
        <w:rPr>
          <w:rFonts w:ascii="Times New Roman" w:hAnsi="Times New Roman" w:cs="Times New Roman"/>
          <w:iCs/>
          <w:sz w:val="24"/>
          <w:szCs w:val="24"/>
        </w:rPr>
        <w:t>diera</w:t>
      </w:r>
      <w:proofErr w:type="spellEnd"/>
      <w:r>
        <w:rPr>
          <w:rFonts w:ascii="Times New Roman" w:hAnsi="Times New Roman" w:cs="Times New Roman"/>
          <w:iCs/>
          <w:sz w:val="24"/>
          <w:szCs w:val="24"/>
        </w:rPr>
        <w:t xml:space="preserve"> saat ini, sedangkan bekerja di pabrik gajinya sudah enak udah mencangkup UMR serta adanya tunjangan juga kayanya mereka pada berpikir kesana. </w:t>
      </w:r>
    </w:p>
    <w:p w14:paraId="2280122F" w14:textId="77777777" w:rsidR="00F859CD" w:rsidRPr="00923F3C" w:rsidRDefault="00F859CD" w:rsidP="00F859CD">
      <w:pPr>
        <w:pStyle w:val="ListParagraph"/>
        <w:numPr>
          <w:ilvl w:val="0"/>
          <w:numId w:val="45"/>
        </w:numPr>
        <w:spacing w:line="480" w:lineRule="auto"/>
        <w:jc w:val="both"/>
        <w:rPr>
          <w:rFonts w:ascii="Times New Roman" w:hAnsi="Times New Roman" w:cs="Times New Roman"/>
          <w:b/>
          <w:bCs/>
          <w:iCs/>
          <w:sz w:val="24"/>
          <w:szCs w:val="24"/>
        </w:rPr>
      </w:pPr>
      <w:proofErr w:type="spellStart"/>
      <w:r w:rsidRPr="00894C0C">
        <w:rPr>
          <w:rFonts w:ascii="Times New Roman" w:hAnsi="Times New Roman" w:cs="Times New Roman"/>
          <w:b/>
          <w:bCs/>
          <w:iCs/>
          <w:sz w:val="24"/>
          <w:szCs w:val="24"/>
        </w:rPr>
        <w:t>Zaenal</w:t>
      </w:r>
      <w:proofErr w:type="spellEnd"/>
      <w:r w:rsidRPr="00894C0C">
        <w:rPr>
          <w:rFonts w:ascii="Times New Roman" w:hAnsi="Times New Roman" w:cs="Times New Roman"/>
          <w:b/>
          <w:bCs/>
          <w:iCs/>
          <w:sz w:val="24"/>
          <w:szCs w:val="24"/>
        </w:rPr>
        <w:t xml:space="preserve"> </w:t>
      </w:r>
      <w:proofErr w:type="spellStart"/>
      <w:r w:rsidRPr="00894C0C">
        <w:rPr>
          <w:rFonts w:ascii="Times New Roman" w:hAnsi="Times New Roman" w:cs="Times New Roman"/>
          <w:b/>
          <w:bCs/>
          <w:iCs/>
          <w:sz w:val="24"/>
          <w:szCs w:val="24"/>
        </w:rPr>
        <w:t>Fikri</w:t>
      </w:r>
      <w:proofErr w:type="spellEnd"/>
    </w:p>
    <w:p w14:paraId="264650CB" w14:textId="77777777" w:rsidR="00F859CD" w:rsidRDefault="00F859CD" w:rsidP="00F859CD">
      <w:pPr>
        <w:spacing w:line="480" w:lineRule="auto"/>
        <w:ind w:left="720" w:firstLine="720"/>
        <w:jc w:val="both"/>
        <w:rPr>
          <w:rFonts w:ascii="Times New Roman" w:hAnsi="Times New Roman" w:cs="Times New Roman"/>
          <w:iCs/>
          <w:sz w:val="24"/>
          <w:szCs w:val="24"/>
        </w:rPr>
      </w:pP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menuturkan alasannya bekerja disini, karena keterpaksaan oleh keadaan ekonomi yang mengharuskan pada usianya menggeluti dunia kerja. Meski dirinya memiliki keinginan untuk melanjutkan pendidikan ke jenjang yang lebih tinggi lagi serta mendapatkan pekerjaan yang lebih menjanjikan lagi.</w:t>
      </w:r>
    </w:p>
    <w:p w14:paraId="72964CAA" w14:textId="77777777" w:rsidR="00F859CD" w:rsidRDefault="00F859CD" w:rsidP="00F859CD">
      <w:pPr>
        <w:spacing w:line="480" w:lineRule="auto"/>
        <w:ind w:left="720" w:firstLine="720"/>
        <w:jc w:val="both"/>
        <w:rPr>
          <w:rFonts w:ascii="Times New Roman" w:hAnsi="Times New Roman" w:cs="Times New Roman"/>
          <w:iCs/>
          <w:sz w:val="24"/>
          <w:szCs w:val="24"/>
        </w:rPr>
      </w:pPr>
    </w:p>
    <w:p w14:paraId="0B081C8F" w14:textId="77777777" w:rsidR="00F859CD" w:rsidRPr="00BE4E5C" w:rsidRDefault="00F859CD" w:rsidP="00F859CD">
      <w:pPr>
        <w:spacing w:line="480" w:lineRule="auto"/>
        <w:ind w:left="720" w:firstLine="720"/>
        <w:jc w:val="both"/>
        <w:rPr>
          <w:rFonts w:ascii="Times New Roman" w:hAnsi="Times New Roman" w:cs="Times New Roman"/>
          <w:b/>
          <w:bCs/>
          <w:iCs/>
          <w:sz w:val="24"/>
          <w:szCs w:val="24"/>
        </w:rPr>
      </w:pPr>
    </w:p>
    <w:p w14:paraId="513C44BC" w14:textId="77777777" w:rsidR="00F859CD" w:rsidRDefault="00F859CD" w:rsidP="00F859CD">
      <w:pPr>
        <w:pStyle w:val="Heading2"/>
        <w:numPr>
          <w:ilvl w:val="0"/>
          <w:numId w:val="13"/>
        </w:numPr>
        <w:spacing w:before="240" w:after="240" w:line="360" w:lineRule="auto"/>
        <w:ind w:left="714" w:hanging="714"/>
        <w:rPr>
          <w:rFonts w:eastAsiaTheme="minorHAnsi"/>
        </w:rPr>
      </w:pPr>
      <w:bookmarkStart w:id="3" w:name="_Toc132169793"/>
      <w:r>
        <w:rPr>
          <w:rFonts w:eastAsiaTheme="minorHAnsi"/>
        </w:rPr>
        <w:lastRenderedPageBreak/>
        <w:t>Konsep Karya</w:t>
      </w:r>
      <w:bookmarkEnd w:id="3"/>
    </w:p>
    <w:p w14:paraId="1025AF46" w14:textId="77777777" w:rsidR="00F859CD" w:rsidRDefault="00F859CD" w:rsidP="00F859CD">
      <w:pPr>
        <w:pStyle w:val="TableParagraph"/>
        <w:spacing w:line="480" w:lineRule="auto"/>
        <w:ind w:firstLine="720"/>
        <w:jc w:val="both"/>
        <w:rPr>
          <w:sz w:val="24"/>
          <w:szCs w:val="24"/>
        </w:rPr>
      </w:pPr>
      <w:r>
        <w:rPr>
          <w:rFonts w:eastAsiaTheme="minorHAnsi"/>
          <w:sz w:val="24"/>
          <w:szCs w:val="24"/>
        </w:rPr>
        <w:t xml:space="preserve">Kehidupan pengrajin Pandai besi menjadi fokus utama dalam penelitian ini. Pengrajin pandai besi di Desa </w:t>
      </w:r>
      <w:proofErr w:type="spellStart"/>
      <w:r>
        <w:rPr>
          <w:rFonts w:eastAsiaTheme="minorHAnsi"/>
          <w:sz w:val="24"/>
          <w:szCs w:val="24"/>
        </w:rPr>
        <w:t>Mekarmaju</w:t>
      </w:r>
      <w:proofErr w:type="spellEnd"/>
      <w:r>
        <w:rPr>
          <w:rFonts w:eastAsiaTheme="minorHAnsi"/>
          <w:sz w:val="24"/>
          <w:szCs w:val="24"/>
        </w:rPr>
        <w:t xml:space="preserve"> berjuang untuk mencari nafkah dan mempertahankan tradisi yang telah diturunkan dari generasi terdahulu. Sebuah </w:t>
      </w:r>
      <w:r w:rsidRPr="009E4CF7">
        <w:rPr>
          <w:sz w:val="24"/>
          <w:szCs w:val="24"/>
        </w:rPr>
        <w:t>Ide</w:t>
      </w:r>
      <w:r>
        <w:rPr>
          <w:sz w:val="24"/>
          <w:szCs w:val="24"/>
        </w:rPr>
        <w:t xml:space="preserve"> yang melatarbelakangi</w:t>
      </w:r>
      <w:r w:rsidRPr="009E4CF7">
        <w:rPr>
          <w:sz w:val="24"/>
          <w:szCs w:val="24"/>
        </w:rPr>
        <w:t xml:space="preserve"> dalam menciptakan penelitian ini bermula dari rasa ingin tahu mengapa kampung ini disebut “Kampung Pandai Besi” pada observasi awal peneliti berinisiatif untuk mewawancarai masyarakat setempat mengenai kampung pandai besi. </w:t>
      </w:r>
    </w:p>
    <w:p w14:paraId="10C1D524" w14:textId="77777777" w:rsidR="00F859CD" w:rsidRPr="00F93DE3" w:rsidRDefault="00F859CD" w:rsidP="00F859CD">
      <w:pPr>
        <w:pStyle w:val="TableParagraph"/>
        <w:spacing w:line="480" w:lineRule="auto"/>
        <w:ind w:firstLine="720"/>
        <w:jc w:val="both"/>
        <w:rPr>
          <w:sz w:val="24"/>
          <w:szCs w:val="24"/>
        </w:rPr>
      </w:pPr>
      <w:r>
        <w:rPr>
          <w:sz w:val="24"/>
          <w:szCs w:val="24"/>
        </w:rPr>
        <w:t>Dari h</w:t>
      </w:r>
      <w:r w:rsidRPr="009E4CF7">
        <w:rPr>
          <w:sz w:val="24"/>
          <w:szCs w:val="24"/>
        </w:rPr>
        <w:t xml:space="preserve">asil </w:t>
      </w:r>
      <w:r>
        <w:rPr>
          <w:sz w:val="24"/>
          <w:szCs w:val="24"/>
        </w:rPr>
        <w:t xml:space="preserve">wawancara </w:t>
      </w:r>
      <w:r w:rsidRPr="009E4CF7">
        <w:rPr>
          <w:sz w:val="24"/>
          <w:szCs w:val="24"/>
        </w:rPr>
        <w:t>ini, dapat disimpulkan mengapa kampung ini disebut kampung pandai besi</w:t>
      </w:r>
      <w:r>
        <w:rPr>
          <w:sz w:val="24"/>
          <w:szCs w:val="24"/>
        </w:rPr>
        <w:t xml:space="preserve"> </w:t>
      </w:r>
      <w:r w:rsidRPr="009E4CF7">
        <w:rPr>
          <w:sz w:val="24"/>
          <w:szCs w:val="24"/>
        </w:rPr>
        <w:t>karena rata - rata masyarakat</w:t>
      </w:r>
      <w:r>
        <w:rPr>
          <w:sz w:val="24"/>
          <w:szCs w:val="24"/>
        </w:rPr>
        <w:t>nya</w:t>
      </w:r>
      <w:r w:rsidRPr="009E4CF7">
        <w:rPr>
          <w:sz w:val="24"/>
          <w:szCs w:val="24"/>
        </w:rPr>
        <w:t xml:space="preserve"> bekerja sebagai pengrajin pandai besi yang telah diwariskan secara turun temurun. </w:t>
      </w:r>
      <w:r w:rsidRPr="00F93DE3">
        <w:rPr>
          <w:sz w:val="24"/>
          <w:szCs w:val="24"/>
        </w:rPr>
        <w:t>Namun hasil dari wawancara awal ini</w:t>
      </w:r>
      <w:r>
        <w:rPr>
          <w:sz w:val="24"/>
          <w:szCs w:val="24"/>
        </w:rPr>
        <w:t>,</w:t>
      </w:r>
      <w:r w:rsidRPr="00F93DE3">
        <w:rPr>
          <w:sz w:val="24"/>
          <w:szCs w:val="24"/>
        </w:rPr>
        <w:t xml:space="preserve"> terdapat suatu konflik atau permasalahan dimana ketertarikan generasi muda pada era sekarang semakin berkurang. </w:t>
      </w:r>
      <w:proofErr w:type="spellStart"/>
      <w:r w:rsidRPr="00F93DE3">
        <w:rPr>
          <w:sz w:val="24"/>
          <w:szCs w:val="24"/>
        </w:rPr>
        <w:t>Disinilah</w:t>
      </w:r>
      <w:proofErr w:type="spellEnd"/>
      <w:r w:rsidRPr="00F93DE3">
        <w:rPr>
          <w:sz w:val="24"/>
          <w:szCs w:val="24"/>
        </w:rPr>
        <w:t xml:space="preserve"> penulis tertarik untuk kembali </w:t>
      </w:r>
      <w:proofErr w:type="spellStart"/>
      <w:r>
        <w:rPr>
          <w:sz w:val="24"/>
          <w:szCs w:val="24"/>
        </w:rPr>
        <w:t>meninformasikan</w:t>
      </w:r>
      <w:proofErr w:type="spellEnd"/>
      <w:r w:rsidRPr="00F93DE3">
        <w:rPr>
          <w:sz w:val="24"/>
          <w:szCs w:val="24"/>
        </w:rPr>
        <w:t xml:space="preserve"> lewat fotografi jurnalistik supaya masyarakat khususnya di </w:t>
      </w:r>
      <w:r>
        <w:rPr>
          <w:sz w:val="24"/>
          <w:szCs w:val="24"/>
        </w:rPr>
        <w:t>Desa</w:t>
      </w:r>
      <w:r w:rsidRPr="00F93DE3">
        <w:rPr>
          <w:sz w:val="24"/>
          <w:szCs w:val="24"/>
        </w:rPr>
        <w:t xml:space="preserve"> </w:t>
      </w:r>
      <w:proofErr w:type="spellStart"/>
      <w:r w:rsidRPr="00F93DE3">
        <w:rPr>
          <w:sz w:val="24"/>
          <w:szCs w:val="24"/>
        </w:rPr>
        <w:t>Sukamahi</w:t>
      </w:r>
      <w:proofErr w:type="spellEnd"/>
      <w:r w:rsidRPr="00F93DE3">
        <w:rPr>
          <w:sz w:val="24"/>
          <w:szCs w:val="24"/>
        </w:rPr>
        <w:t xml:space="preserve"> kembali tertarik untuk tetap mempertahankan dan melestarikan tradisi yang telah ada dari zaman dahulu.</w:t>
      </w:r>
    </w:p>
    <w:p w14:paraId="771A8F35" w14:textId="77777777" w:rsidR="00F859CD" w:rsidRDefault="00F859CD" w:rsidP="00F859CD">
      <w:pPr>
        <w:pStyle w:val="TableParagraph"/>
        <w:spacing w:line="480" w:lineRule="auto"/>
        <w:ind w:firstLine="714"/>
        <w:jc w:val="both"/>
        <w:rPr>
          <w:sz w:val="24"/>
          <w:szCs w:val="24"/>
        </w:rPr>
      </w:pPr>
      <w:r>
        <w:rPr>
          <w:rFonts w:eastAsiaTheme="minorHAnsi"/>
          <w:sz w:val="24"/>
          <w:szCs w:val="24"/>
        </w:rPr>
        <w:t xml:space="preserve">Pada kesempatan ini penulis akan membuat suatu rancangan yang nantinya akan memvisualkan </w:t>
      </w:r>
      <w:r w:rsidRPr="00FC1165">
        <w:rPr>
          <w:rFonts w:eastAsiaTheme="minorHAnsi"/>
          <w:sz w:val="24"/>
          <w:szCs w:val="24"/>
        </w:rPr>
        <w:t xml:space="preserve">proses pembuatan pandai besi dari bahan mentah hinga menjadi suatu alat yang terbuat dari besi. Pada tahapan produksi ini penulis akan membuat suatu karya visual dengan pendekatan </w:t>
      </w:r>
      <w:r w:rsidRPr="00FC1165">
        <w:rPr>
          <w:rFonts w:eastAsiaTheme="minorHAnsi"/>
          <w:i/>
          <w:iCs/>
          <w:sz w:val="24"/>
          <w:szCs w:val="24"/>
        </w:rPr>
        <w:t xml:space="preserve">story photography </w:t>
      </w:r>
      <w:r w:rsidRPr="00FC1165">
        <w:rPr>
          <w:sz w:val="24"/>
          <w:szCs w:val="24"/>
          <w:highlight w:val="white"/>
        </w:rPr>
        <w:t>adalah sejenis fotografi yang menceritakan suatu karya visual yang dibawakan dalam bentuk gambar</w:t>
      </w:r>
      <w:r>
        <w:rPr>
          <w:sz w:val="24"/>
          <w:szCs w:val="24"/>
          <w:highlight w:val="white"/>
        </w:rPr>
        <w:t xml:space="preserve">. </w:t>
      </w:r>
      <w:r>
        <w:rPr>
          <w:sz w:val="24"/>
          <w:szCs w:val="24"/>
        </w:rPr>
        <w:t>D</w:t>
      </w:r>
      <w:r w:rsidRPr="00234780">
        <w:rPr>
          <w:sz w:val="24"/>
          <w:szCs w:val="24"/>
        </w:rPr>
        <w:t>alam jenis fotografi jurnalistik story</w:t>
      </w:r>
      <w:r>
        <w:rPr>
          <w:sz w:val="24"/>
          <w:szCs w:val="24"/>
        </w:rPr>
        <w:t xml:space="preserve"> hampir</w:t>
      </w:r>
      <w:r w:rsidRPr="00234780">
        <w:rPr>
          <w:sz w:val="24"/>
          <w:szCs w:val="24"/>
        </w:rPr>
        <w:t xml:space="preserve"> mendekati deskripsi fotografi esai memilki satu kesatuan bagian yang sama</w:t>
      </w:r>
      <w:r>
        <w:rPr>
          <w:sz w:val="24"/>
          <w:szCs w:val="24"/>
        </w:rPr>
        <w:t xml:space="preserve"> dengan beberapa deretan foto pembaca dapat membayangkan bagaimana peristiwa atau kejadian yang akan </w:t>
      </w:r>
      <w:r>
        <w:rPr>
          <w:sz w:val="24"/>
          <w:szCs w:val="24"/>
        </w:rPr>
        <w:lastRenderedPageBreak/>
        <w:t>diceritakan.</w:t>
      </w:r>
    </w:p>
    <w:p w14:paraId="50F4C8E2" w14:textId="77777777" w:rsidR="00F859CD" w:rsidRDefault="00F859CD" w:rsidP="00F859CD">
      <w:pPr>
        <w:pStyle w:val="TableParagraph"/>
        <w:spacing w:line="480" w:lineRule="auto"/>
        <w:ind w:firstLine="714"/>
        <w:jc w:val="both"/>
        <w:rPr>
          <w:sz w:val="24"/>
          <w:szCs w:val="24"/>
        </w:rPr>
      </w:pPr>
      <w:r>
        <w:rPr>
          <w:sz w:val="24"/>
          <w:szCs w:val="24"/>
        </w:rPr>
        <w:t>K</w:t>
      </w:r>
      <w:r w:rsidRPr="00FC1165">
        <w:rPr>
          <w:sz w:val="24"/>
          <w:szCs w:val="24"/>
        </w:rPr>
        <w:t xml:space="preserve">arya fotografi story yang akan dibuat tidak hanya ingin memvisualkan saja sebuah proses kerajinan pandai besi, tetapi penulis ingin menyampaikan karya tersebut supaya masyarakat kembali mempertahankan tradisi yang ada di kampung pandai besi ini. </w:t>
      </w:r>
      <w:r w:rsidRPr="0083685A">
        <w:rPr>
          <w:sz w:val="24"/>
          <w:szCs w:val="24"/>
        </w:rPr>
        <w:t xml:space="preserve">Foto </w:t>
      </w:r>
      <w:r w:rsidRPr="0083685A">
        <w:rPr>
          <w:i/>
          <w:iCs/>
          <w:sz w:val="24"/>
          <w:szCs w:val="24"/>
        </w:rPr>
        <w:t>story</w:t>
      </w:r>
      <w:r>
        <w:rPr>
          <w:sz w:val="24"/>
          <w:szCs w:val="24"/>
        </w:rPr>
        <w:t xml:space="preserve"> yang akan dibuat mengacu pada karakter fotografi jurnalistik yang menyangkut pada subjek manusia serta </w:t>
      </w:r>
      <w:r w:rsidRPr="00F96235">
        <w:rPr>
          <w:sz w:val="24"/>
          <w:szCs w:val="24"/>
        </w:rPr>
        <w:t>gambar</w:t>
      </w:r>
      <w:r>
        <w:rPr>
          <w:sz w:val="24"/>
          <w:szCs w:val="24"/>
        </w:rPr>
        <w:t xml:space="preserve"> yang</w:t>
      </w:r>
      <w:r w:rsidRPr="00F96235">
        <w:rPr>
          <w:sz w:val="24"/>
          <w:szCs w:val="24"/>
        </w:rPr>
        <w:t xml:space="preserve"> dapat menyampaikan suatu makna </w:t>
      </w:r>
      <w:r>
        <w:rPr>
          <w:sz w:val="24"/>
          <w:szCs w:val="24"/>
        </w:rPr>
        <w:t xml:space="preserve">dari bentuk visual hingga dapat dideskripsikan </w:t>
      </w:r>
      <w:r w:rsidRPr="00F96235">
        <w:rPr>
          <w:sz w:val="24"/>
          <w:szCs w:val="24"/>
        </w:rPr>
        <w:t xml:space="preserve">berupa kata-kata yang dapat mempengaruhi pikiran orang. </w:t>
      </w:r>
      <w:r>
        <w:rPr>
          <w:sz w:val="24"/>
          <w:szCs w:val="24"/>
        </w:rPr>
        <w:t>Suatu</w:t>
      </w:r>
      <w:r w:rsidRPr="00F96235">
        <w:rPr>
          <w:sz w:val="24"/>
          <w:szCs w:val="24"/>
        </w:rPr>
        <w:t xml:space="preserve"> </w:t>
      </w:r>
      <w:r>
        <w:rPr>
          <w:sz w:val="24"/>
          <w:szCs w:val="24"/>
        </w:rPr>
        <w:t xml:space="preserve">karya foto tersebut yang divisualkan memperlihatkan </w:t>
      </w:r>
      <w:r w:rsidRPr="00F96235">
        <w:rPr>
          <w:sz w:val="24"/>
          <w:szCs w:val="24"/>
        </w:rPr>
        <w:t xml:space="preserve">suatu peristiwa atau kejadian yang tengah terjadi </w:t>
      </w:r>
      <w:proofErr w:type="spellStart"/>
      <w:r w:rsidRPr="00F96235">
        <w:rPr>
          <w:sz w:val="24"/>
          <w:szCs w:val="24"/>
        </w:rPr>
        <w:t>dilingkup</w:t>
      </w:r>
      <w:proofErr w:type="spellEnd"/>
      <w:r w:rsidRPr="00F96235">
        <w:rPr>
          <w:sz w:val="24"/>
          <w:szCs w:val="24"/>
        </w:rPr>
        <w:t xml:space="preserve"> masyarakat sehingga pengamat foto dapat merasakan getaran yang ada dalam foto tersebut</w:t>
      </w:r>
      <w:r>
        <w:rPr>
          <w:sz w:val="24"/>
          <w:szCs w:val="24"/>
        </w:rPr>
        <w:t>.</w:t>
      </w:r>
      <w:r w:rsidRPr="0083685A">
        <w:rPr>
          <w:sz w:val="24"/>
          <w:szCs w:val="24"/>
        </w:rPr>
        <w:t xml:space="preserve"> </w:t>
      </w:r>
      <w:r>
        <w:rPr>
          <w:sz w:val="24"/>
          <w:szCs w:val="24"/>
        </w:rPr>
        <w:t xml:space="preserve">Rancangan media informasi ini memiliki target </w:t>
      </w:r>
      <w:r w:rsidRPr="004267DC">
        <w:rPr>
          <w:i/>
          <w:iCs/>
          <w:sz w:val="24"/>
          <w:szCs w:val="24"/>
        </w:rPr>
        <w:t>audience</w:t>
      </w:r>
      <w:r>
        <w:rPr>
          <w:i/>
          <w:iCs/>
          <w:sz w:val="24"/>
          <w:szCs w:val="24"/>
        </w:rPr>
        <w:t xml:space="preserve"> </w:t>
      </w:r>
      <w:r>
        <w:rPr>
          <w:sz w:val="24"/>
          <w:szCs w:val="24"/>
        </w:rPr>
        <w:t xml:space="preserve">kepada masyarakat Desa </w:t>
      </w:r>
      <w:proofErr w:type="spellStart"/>
      <w:r>
        <w:rPr>
          <w:sz w:val="24"/>
          <w:szCs w:val="24"/>
        </w:rPr>
        <w:t>Mekarmaju</w:t>
      </w:r>
      <w:proofErr w:type="spellEnd"/>
      <w:r>
        <w:rPr>
          <w:sz w:val="24"/>
          <w:szCs w:val="24"/>
        </w:rPr>
        <w:t xml:space="preserve"> terlebih khususnya pemuda setempat yang ada di wilayah kampung </w:t>
      </w:r>
      <w:proofErr w:type="spellStart"/>
      <w:r>
        <w:rPr>
          <w:sz w:val="24"/>
          <w:szCs w:val="24"/>
        </w:rPr>
        <w:t>Sukamahi</w:t>
      </w:r>
      <w:proofErr w:type="spellEnd"/>
      <w:r>
        <w:rPr>
          <w:sz w:val="24"/>
          <w:szCs w:val="24"/>
        </w:rPr>
        <w:t xml:space="preserve"> dan umumnya masyarakat luar daerah Desa </w:t>
      </w:r>
      <w:proofErr w:type="spellStart"/>
      <w:r>
        <w:rPr>
          <w:sz w:val="24"/>
          <w:szCs w:val="24"/>
        </w:rPr>
        <w:t>Mekarmaju</w:t>
      </w:r>
      <w:proofErr w:type="spellEnd"/>
      <w:r>
        <w:rPr>
          <w:sz w:val="24"/>
          <w:szCs w:val="24"/>
        </w:rPr>
        <w:t xml:space="preserve">. </w:t>
      </w:r>
    </w:p>
    <w:p w14:paraId="59CB5DD7" w14:textId="77777777" w:rsidR="00F859CD" w:rsidRDefault="00F859CD" w:rsidP="00F859CD">
      <w:pPr>
        <w:pStyle w:val="Heading2"/>
        <w:numPr>
          <w:ilvl w:val="0"/>
          <w:numId w:val="13"/>
        </w:numPr>
        <w:spacing w:before="240" w:after="240" w:line="360" w:lineRule="auto"/>
        <w:ind w:left="714" w:hanging="714"/>
        <w:jc w:val="both"/>
        <w:rPr>
          <w:rFonts w:eastAsiaTheme="minorHAnsi"/>
        </w:rPr>
      </w:pPr>
      <w:bookmarkStart w:id="4" w:name="_Toc132169794"/>
      <w:r>
        <w:rPr>
          <w:rFonts w:eastAsiaTheme="minorHAnsi"/>
        </w:rPr>
        <w:t>Perancangan Karya</w:t>
      </w:r>
      <w:bookmarkEnd w:id="4"/>
      <w:r>
        <w:rPr>
          <w:rFonts w:eastAsiaTheme="minorHAnsi"/>
        </w:rPr>
        <w:t xml:space="preserve"> </w:t>
      </w:r>
    </w:p>
    <w:p w14:paraId="69DBF5D7" w14:textId="77777777" w:rsidR="00F859CD" w:rsidRDefault="00F859CD" w:rsidP="00F859CD">
      <w:pPr>
        <w:spacing w:line="480" w:lineRule="auto"/>
        <w:ind w:firstLine="714"/>
        <w:jc w:val="both"/>
        <w:rPr>
          <w:rFonts w:ascii="Times New Roman" w:hAnsi="Times New Roman" w:cs="Times New Roman"/>
          <w:sz w:val="24"/>
          <w:szCs w:val="24"/>
        </w:rPr>
      </w:pPr>
      <w:r w:rsidRPr="00C17896">
        <w:rPr>
          <w:rFonts w:ascii="Times New Roman" w:hAnsi="Times New Roman" w:cs="Times New Roman"/>
          <w:sz w:val="24"/>
          <w:szCs w:val="24"/>
        </w:rPr>
        <w:t xml:space="preserve">Dalam Konsep </w:t>
      </w:r>
      <w:r>
        <w:rPr>
          <w:rFonts w:ascii="Times New Roman" w:hAnsi="Times New Roman" w:cs="Times New Roman"/>
          <w:sz w:val="24"/>
          <w:szCs w:val="24"/>
        </w:rPr>
        <w:t xml:space="preserve">perancangan </w:t>
      </w:r>
      <w:r w:rsidRPr="00C17896">
        <w:rPr>
          <w:rFonts w:ascii="Times New Roman" w:hAnsi="Times New Roman" w:cs="Times New Roman"/>
          <w:sz w:val="24"/>
          <w:szCs w:val="24"/>
        </w:rPr>
        <w:t xml:space="preserve">yang </w:t>
      </w:r>
      <w:r>
        <w:rPr>
          <w:rFonts w:ascii="Times New Roman" w:hAnsi="Times New Roman" w:cs="Times New Roman"/>
          <w:sz w:val="24"/>
          <w:szCs w:val="24"/>
        </w:rPr>
        <w:t>akan</w:t>
      </w:r>
      <w:r w:rsidRPr="00C17896">
        <w:rPr>
          <w:rFonts w:ascii="Times New Roman" w:hAnsi="Times New Roman" w:cs="Times New Roman"/>
          <w:sz w:val="24"/>
          <w:szCs w:val="24"/>
        </w:rPr>
        <w:t xml:space="preserve"> di</w:t>
      </w:r>
      <w:r>
        <w:rPr>
          <w:rFonts w:ascii="Times New Roman" w:hAnsi="Times New Roman" w:cs="Times New Roman"/>
          <w:sz w:val="24"/>
          <w:szCs w:val="24"/>
        </w:rPr>
        <w:t xml:space="preserve">buat, nantinya akan tersusun beberapa foto dari proses pembuatan kerajinan pandai besi, dari mulai tahapan </w:t>
      </w:r>
      <w:r w:rsidRPr="00512554">
        <w:rPr>
          <w:rFonts w:ascii="Times New Roman" w:hAnsi="Times New Roman" w:cs="Times New Roman"/>
          <w:sz w:val="24"/>
          <w:szCs w:val="24"/>
        </w:rPr>
        <w:t>awal yang merupakan suatu bahan mentah, hingga terbentuknya sebuah alat perkakas yang terbuat dari besi. Pada foto tersebut akan menampilkan beberapa aktivitas masyarakat tengah bekerja dengan berbagai posisi yang dijalankannya, seperti menempah besi, pembentukan pola, pemotongan, penghalusan, pembuatan gagang, hingga proses penyelesaian (</w:t>
      </w:r>
      <w:r w:rsidRPr="00512554">
        <w:rPr>
          <w:rFonts w:ascii="Times New Roman" w:hAnsi="Times New Roman" w:cs="Times New Roman"/>
          <w:i/>
          <w:iCs/>
          <w:sz w:val="24"/>
          <w:szCs w:val="24"/>
        </w:rPr>
        <w:t>finishing).</w:t>
      </w:r>
      <w:r w:rsidRPr="00512554">
        <w:rPr>
          <w:rFonts w:ascii="Times New Roman" w:hAnsi="Times New Roman" w:cs="Times New Roman"/>
          <w:sz w:val="24"/>
          <w:szCs w:val="24"/>
        </w:rPr>
        <w:t xml:space="preserve"> Dari susunan foto inilah nantinya akan menjadikan sebuah alur cerita dalam pembuatan kerajinan pandai besi. </w:t>
      </w:r>
      <w:r>
        <w:rPr>
          <w:rFonts w:ascii="Times New Roman" w:hAnsi="Times New Roman" w:cs="Times New Roman"/>
          <w:sz w:val="24"/>
          <w:szCs w:val="24"/>
        </w:rPr>
        <w:t xml:space="preserve">Metode </w:t>
      </w:r>
      <w:r>
        <w:rPr>
          <w:rFonts w:ascii="Times New Roman" w:hAnsi="Times New Roman" w:cs="Times New Roman"/>
          <w:sz w:val="24"/>
          <w:szCs w:val="24"/>
        </w:rPr>
        <w:lastRenderedPageBreak/>
        <w:t xml:space="preserve">pada saat pemotretan menggunakan teknik EDFAT yang mencangkup </w:t>
      </w:r>
      <w:r w:rsidRPr="00E950F6">
        <w:rPr>
          <w:rFonts w:ascii="Times New Roman" w:hAnsi="Times New Roman" w:cs="Times New Roman"/>
          <w:sz w:val="24"/>
          <w:szCs w:val="24"/>
        </w:rPr>
        <w:t>seperti Entire, Detail, Frame, Angle dan Time</w:t>
      </w:r>
      <w:r>
        <w:rPr>
          <w:rFonts w:ascii="Times New Roman" w:hAnsi="Times New Roman" w:cs="Times New Roman"/>
          <w:sz w:val="24"/>
          <w:szCs w:val="24"/>
        </w:rPr>
        <w:t xml:space="preserve">. </w:t>
      </w:r>
    </w:p>
    <w:p w14:paraId="36733929" w14:textId="77777777" w:rsidR="00F859CD" w:rsidRPr="00997B1B" w:rsidRDefault="00F859CD" w:rsidP="00F859CD">
      <w:pPr>
        <w:spacing w:line="480" w:lineRule="auto"/>
        <w:ind w:firstLine="714"/>
        <w:jc w:val="both"/>
        <w:rPr>
          <w:rFonts w:ascii="Times New Roman" w:hAnsi="Times New Roman" w:cs="Times New Roman"/>
          <w:sz w:val="24"/>
          <w:szCs w:val="24"/>
        </w:rPr>
      </w:pPr>
      <w:r w:rsidRPr="00512554">
        <w:rPr>
          <w:rFonts w:ascii="Times New Roman" w:hAnsi="Times New Roman" w:cs="Times New Roman"/>
          <w:sz w:val="24"/>
          <w:szCs w:val="24"/>
        </w:rPr>
        <w:t>Pemotretan dilakukan hanya memfokuskan pembuatan karya dari</w:t>
      </w:r>
      <w:r>
        <w:rPr>
          <w:rFonts w:ascii="Times New Roman" w:hAnsi="Times New Roman" w:cs="Times New Roman"/>
          <w:sz w:val="24"/>
          <w:szCs w:val="24"/>
        </w:rPr>
        <w:t xml:space="preserve"> beberapa pengusaha pandai besi yang ada di kampung </w:t>
      </w:r>
      <w:proofErr w:type="spellStart"/>
      <w:r>
        <w:rPr>
          <w:rFonts w:ascii="Times New Roman" w:hAnsi="Times New Roman" w:cs="Times New Roman"/>
          <w:sz w:val="24"/>
          <w:szCs w:val="24"/>
        </w:rPr>
        <w:t>Sukamahi</w:t>
      </w:r>
      <w:proofErr w:type="spellEnd"/>
      <w:r>
        <w:rPr>
          <w:rFonts w:ascii="Times New Roman" w:hAnsi="Times New Roman" w:cs="Times New Roman"/>
          <w:sz w:val="24"/>
          <w:szCs w:val="24"/>
        </w:rPr>
        <w:t xml:space="preserve">, seperti </w:t>
      </w:r>
      <w:r w:rsidRPr="00512554">
        <w:rPr>
          <w:rFonts w:ascii="Times New Roman" w:hAnsi="Times New Roman" w:cs="Times New Roman"/>
          <w:sz w:val="24"/>
          <w:szCs w:val="24"/>
        </w:rPr>
        <w:t xml:space="preserve">pembuatan kerajinan golok milik </w:t>
      </w:r>
      <w:proofErr w:type="spellStart"/>
      <w:r w:rsidRPr="00512554">
        <w:rPr>
          <w:rFonts w:ascii="Times New Roman" w:hAnsi="Times New Roman" w:cs="Times New Roman"/>
          <w:sz w:val="24"/>
          <w:szCs w:val="24"/>
        </w:rPr>
        <w:t>Dedi</w:t>
      </w:r>
      <w:proofErr w:type="spellEnd"/>
      <w:r w:rsidRPr="00512554">
        <w:rPr>
          <w:rFonts w:ascii="Times New Roman" w:hAnsi="Times New Roman" w:cs="Times New Roman"/>
          <w:sz w:val="24"/>
          <w:szCs w:val="24"/>
        </w:rPr>
        <w:t xml:space="preserve"> yang telah ada sejak 30 tahun lamanya. Menjadikan usaha yang dimilikinya diklaim masyarakat setempat sebagai produsen golok terbesar yang ada di </w:t>
      </w:r>
      <w:r>
        <w:rPr>
          <w:rFonts w:ascii="Times New Roman" w:hAnsi="Times New Roman" w:cs="Times New Roman"/>
          <w:sz w:val="24"/>
          <w:szCs w:val="24"/>
        </w:rPr>
        <w:t>Desa</w:t>
      </w:r>
      <w:r w:rsidRPr="00512554">
        <w:rPr>
          <w:rFonts w:ascii="Times New Roman" w:hAnsi="Times New Roman" w:cs="Times New Roman"/>
          <w:sz w:val="24"/>
          <w:szCs w:val="24"/>
        </w:rPr>
        <w:t xml:space="preserve"> </w:t>
      </w:r>
      <w:proofErr w:type="spellStart"/>
      <w:r w:rsidRPr="00512554">
        <w:rPr>
          <w:rFonts w:ascii="Times New Roman" w:hAnsi="Times New Roman" w:cs="Times New Roman"/>
          <w:sz w:val="24"/>
          <w:szCs w:val="24"/>
        </w:rPr>
        <w:t>Mekarmaju</w:t>
      </w:r>
      <w:proofErr w:type="spellEnd"/>
      <w:r w:rsidRPr="00512554">
        <w:rPr>
          <w:rFonts w:ascii="Times New Roman" w:hAnsi="Times New Roman" w:cs="Times New Roman"/>
          <w:sz w:val="24"/>
          <w:szCs w:val="24"/>
        </w:rPr>
        <w:t xml:space="preserve"> khususnya di daerah kampung </w:t>
      </w:r>
      <w:proofErr w:type="spellStart"/>
      <w:r w:rsidRPr="00512554">
        <w:rPr>
          <w:rFonts w:ascii="Times New Roman" w:hAnsi="Times New Roman" w:cs="Times New Roman"/>
          <w:sz w:val="24"/>
          <w:szCs w:val="24"/>
        </w:rPr>
        <w:t>Sukamahi</w:t>
      </w:r>
      <w:proofErr w:type="spellEnd"/>
      <w:r w:rsidRPr="00512554">
        <w:rPr>
          <w:rFonts w:ascii="Times New Roman" w:hAnsi="Times New Roman" w:cs="Times New Roman"/>
          <w:sz w:val="24"/>
          <w:szCs w:val="24"/>
        </w:rPr>
        <w:t>.</w:t>
      </w:r>
      <w:r>
        <w:rPr>
          <w:rFonts w:ascii="Times New Roman" w:hAnsi="Times New Roman" w:cs="Times New Roman"/>
          <w:sz w:val="24"/>
          <w:szCs w:val="24"/>
        </w:rPr>
        <w:t xml:space="preserve"> </w:t>
      </w:r>
      <w:r w:rsidRPr="00512554">
        <w:rPr>
          <w:rFonts w:ascii="Times New Roman" w:hAnsi="Times New Roman" w:cs="Times New Roman"/>
          <w:sz w:val="24"/>
          <w:szCs w:val="24"/>
        </w:rPr>
        <w:t xml:space="preserve"> Ditempat itulah diharapkan penulis dapat menjadikan daya tarik untuk memvisualkan proses pembuatan golok. Untuk kerajinan Ca</w:t>
      </w:r>
      <w:r>
        <w:rPr>
          <w:rFonts w:ascii="Times New Roman" w:hAnsi="Times New Roman" w:cs="Times New Roman"/>
          <w:sz w:val="24"/>
          <w:szCs w:val="24"/>
        </w:rPr>
        <w:t>n</w:t>
      </w:r>
      <w:r w:rsidRPr="00512554">
        <w:rPr>
          <w:rFonts w:ascii="Times New Roman" w:hAnsi="Times New Roman" w:cs="Times New Roman"/>
          <w:sz w:val="24"/>
          <w:szCs w:val="24"/>
        </w:rPr>
        <w:t xml:space="preserve">gkul, Garpu pertanian, Arit, Pisau dan alat pertanian, hanya menampilkan gambaran umum </w:t>
      </w:r>
      <w:r>
        <w:rPr>
          <w:rFonts w:ascii="Times New Roman" w:hAnsi="Times New Roman" w:cs="Times New Roman"/>
          <w:sz w:val="24"/>
          <w:szCs w:val="24"/>
        </w:rPr>
        <w:t xml:space="preserve">yang dapat </w:t>
      </w:r>
      <w:proofErr w:type="spellStart"/>
      <w:r>
        <w:rPr>
          <w:rFonts w:ascii="Times New Roman" w:hAnsi="Times New Roman" w:cs="Times New Roman"/>
          <w:sz w:val="24"/>
          <w:szCs w:val="24"/>
        </w:rPr>
        <w:t>menunjanng</w:t>
      </w:r>
      <w:proofErr w:type="spellEnd"/>
      <w:r>
        <w:rPr>
          <w:rFonts w:ascii="Times New Roman" w:hAnsi="Times New Roman" w:cs="Times New Roman"/>
          <w:sz w:val="24"/>
          <w:szCs w:val="24"/>
        </w:rPr>
        <w:t xml:space="preserve"> keberlangsungan dalam pembuatan karya</w:t>
      </w:r>
      <w:r w:rsidRPr="00512554">
        <w:rPr>
          <w:rFonts w:ascii="Times New Roman" w:hAnsi="Times New Roman" w:cs="Times New Roman"/>
          <w:sz w:val="24"/>
          <w:szCs w:val="24"/>
        </w:rPr>
        <w:t>.</w:t>
      </w:r>
      <w:r>
        <w:rPr>
          <w:sz w:val="24"/>
          <w:szCs w:val="24"/>
        </w:rPr>
        <w:t xml:space="preserve"> </w:t>
      </w:r>
    </w:p>
    <w:p w14:paraId="7D649DA0" w14:textId="77777777" w:rsidR="00F859CD" w:rsidRPr="00156DCC" w:rsidRDefault="00F859CD" w:rsidP="00F859CD">
      <w:pPr>
        <w:pStyle w:val="Heading2"/>
        <w:numPr>
          <w:ilvl w:val="0"/>
          <w:numId w:val="13"/>
        </w:numPr>
        <w:spacing w:before="240" w:after="240" w:line="360" w:lineRule="auto"/>
        <w:ind w:left="714" w:hanging="714"/>
        <w:jc w:val="both"/>
        <w:rPr>
          <w:rFonts w:eastAsiaTheme="minorHAnsi"/>
        </w:rPr>
      </w:pPr>
      <w:bookmarkStart w:id="5" w:name="_Toc132169795"/>
      <w:r>
        <w:rPr>
          <w:rFonts w:eastAsiaTheme="minorHAnsi"/>
        </w:rPr>
        <w:t>Referensi Karya</w:t>
      </w:r>
      <w:bookmarkEnd w:id="5"/>
    </w:p>
    <w:p w14:paraId="18000B1F" w14:textId="77777777" w:rsidR="00F859CD" w:rsidRDefault="00F859CD" w:rsidP="00F859CD">
      <w:pPr>
        <w:tabs>
          <w:tab w:val="left" w:pos="426"/>
        </w:tabs>
        <w:spacing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sidRPr="00156DCC">
        <w:rPr>
          <w:rFonts w:ascii="Times New Roman" w:eastAsiaTheme="minorHAnsi" w:hAnsi="Times New Roman" w:cs="Times New Roman"/>
          <w:sz w:val="24"/>
          <w:szCs w:val="24"/>
        </w:rPr>
        <w:t>Penulis membuat suatu karya visual yang menjadi acuan referensi alur dalam pengerjaan karya foto</w:t>
      </w:r>
      <w:r>
        <w:rPr>
          <w:rFonts w:ascii="Times New Roman" w:eastAsiaTheme="minorHAnsi" w:hAnsi="Times New Roman" w:cs="Times New Roman"/>
          <w:sz w:val="24"/>
          <w:szCs w:val="24"/>
        </w:rPr>
        <w:t>,</w:t>
      </w:r>
      <w:r w:rsidRPr="00156DCC">
        <w:rPr>
          <w:rFonts w:ascii="Times New Roman" w:eastAsiaTheme="minorHAnsi" w:hAnsi="Times New Roman" w:cs="Times New Roman"/>
          <w:sz w:val="24"/>
          <w:szCs w:val="24"/>
        </w:rPr>
        <w:t xml:space="preserve"> yang dibuat oleh fotografi jurnalistik bernama Fransiskus </w:t>
      </w:r>
      <w:proofErr w:type="spellStart"/>
      <w:r w:rsidRPr="00156DCC">
        <w:rPr>
          <w:rFonts w:ascii="Times New Roman" w:eastAsiaTheme="minorHAnsi" w:hAnsi="Times New Roman" w:cs="Times New Roman"/>
          <w:sz w:val="24"/>
          <w:szCs w:val="24"/>
        </w:rPr>
        <w:t>Simbolon</w:t>
      </w:r>
      <w:proofErr w:type="spellEnd"/>
      <w:r w:rsidRPr="00156DCC">
        <w:rPr>
          <w:rFonts w:ascii="Times New Roman" w:eastAsiaTheme="minorHAnsi" w:hAnsi="Times New Roman" w:cs="Times New Roman"/>
          <w:sz w:val="24"/>
          <w:szCs w:val="24"/>
        </w:rPr>
        <w:t xml:space="preserve"> karya</w:t>
      </w:r>
      <w:r>
        <w:rPr>
          <w:rFonts w:ascii="Times New Roman" w:eastAsiaTheme="minorHAnsi" w:hAnsi="Times New Roman" w:cs="Times New Roman"/>
          <w:sz w:val="24"/>
          <w:szCs w:val="24"/>
        </w:rPr>
        <w:t>nya</w:t>
      </w:r>
      <w:r w:rsidRPr="00156DCC">
        <w:rPr>
          <w:rFonts w:ascii="Times New Roman" w:eastAsiaTheme="minorHAnsi" w:hAnsi="Times New Roman" w:cs="Times New Roman"/>
          <w:sz w:val="24"/>
          <w:szCs w:val="24"/>
        </w:rPr>
        <w:t xml:space="preserve"> yang berjudul “Produksi Lemang Bambu Meningkat </w:t>
      </w:r>
      <w:proofErr w:type="spellStart"/>
      <w:r w:rsidRPr="00156DCC">
        <w:rPr>
          <w:rFonts w:ascii="Times New Roman" w:eastAsiaTheme="minorHAnsi" w:hAnsi="Times New Roman" w:cs="Times New Roman"/>
          <w:sz w:val="24"/>
          <w:szCs w:val="24"/>
        </w:rPr>
        <w:t>diBulan</w:t>
      </w:r>
      <w:proofErr w:type="spellEnd"/>
      <w:r w:rsidRPr="00156DCC">
        <w:rPr>
          <w:rFonts w:ascii="Times New Roman" w:eastAsiaTheme="minorHAnsi" w:hAnsi="Times New Roman" w:cs="Times New Roman"/>
          <w:sz w:val="24"/>
          <w:szCs w:val="24"/>
        </w:rPr>
        <w:t xml:space="preserve"> Ramadan”. isi dari foto tersebut dapat menceritakan suatu informasi bagaimana proses pembuatan produksi lemang bambu pada saat memasuki bulan.</w:t>
      </w:r>
      <w:r>
        <w:rPr>
          <w:rFonts w:ascii="Times New Roman" w:eastAsiaTheme="minorHAnsi" w:hAnsi="Times New Roman" w:cs="Times New Roman"/>
          <w:sz w:val="24"/>
          <w:szCs w:val="24"/>
        </w:rPr>
        <w:t xml:space="preserve"> </w:t>
      </w:r>
    </w:p>
    <w:p w14:paraId="54B771D0" w14:textId="77777777" w:rsidR="00F859CD" w:rsidRDefault="00F859CD" w:rsidP="00F859CD">
      <w:pPr>
        <w:tabs>
          <w:tab w:val="left" w:pos="426"/>
        </w:tabs>
        <w:spacing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t xml:space="preserve">Berdasarkan referensi </w:t>
      </w:r>
      <w:r>
        <w:rPr>
          <w:rFonts w:ascii="Times New Roman" w:eastAsiaTheme="minorHAnsi" w:hAnsi="Times New Roman" w:cs="Times New Roman"/>
          <w:noProof/>
          <w:sz w:val="24"/>
          <w:szCs w:val="24"/>
          <w:lang w:val="en-US"/>
        </w:rPr>
        <w:t xml:space="preserve">karya visual dari </w:t>
      </w:r>
      <w:r>
        <w:rPr>
          <w:rFonts w:ascii="Times New Roman" w:eastAsiaTheme="minorHAnsi" w:hAnsi="Times New Roman" w:cs="Times New Roman"/>
          <w:sz w:val="24"/>
          <w:szCs w:val="24"/>
        </w:rPr>
        <w:t xml:space="preserve">Fransiskus </w:t>
      </w:r>
      <w:proofErr w:type="spellStart"/>
      <w:r>
        <w:rPr>
          <w:rFonts w:ascii="Times New Roman" w:eastAsiaTheme="minorHAnsi" w:hAnsi="Times New Roman" w:cs="Times New Roman"/>
          <w:sz w:val="24"/>
          <w:szCs w:val="24"/>
        </w:rPr>
        <w:t>Simbolon</w:t>
      </w:r>
      <w:proofErr w:type="spellEnd"/>
      <w:r>
        <w:rPr>
          <w:rFonts w:ascii="Times New Roman" w:eastAsiaTheme="minorHAnsi" w:hAnsi="Times New Roman" w:cs="Times New Roman"/>
          <w:sz w:val="24"/>
          <w:szCs w:val="24"/>
        </w:rPr>
        <w:t xml:space="preserve">, yang diambil dari sumber </w:t>
      </w:r>
      <w:proofErr w:type="spellStart"/>
      <w:r w:rsidRPr="00D4465E">
        <w:rPr>
          <w:rFonts w:ascii="Times New Roman" w:eastAsiaTheme="minorHAnsi" w:hAnsi="Times New Roman" w:cs="Times New Roman"/>
          <w:i/>
          <w:iCs/>
          <w:sz w:val="24"/>
          <w:szCs w:val="24"/>
        </w:rPr>
        <w:t>images.kontan</w:t>
      </w:r>
      <w:proofErr w:type="spellEnd"/>
      <w:r>
        <w:rPr>
          <w:rFonts w:ascii="Times New Roman" w:eastAsiaTheme="minorHAnsi" w:hAnsi="Times New Roman" w:cs="Times New Roman"/>
          <w:i/>
          <w:iCs/>
          <w:sz w:val="24"/>
          <w:szCs w:val="24"/>
        </w:rPr>
        <w:t xml:space="preserve">. </w:t>
      </w:r>
      <w:r>
        <w:rPr>
          <w:rFonts w:ascii="Times New Roman" w:eastAsiaTheme="minorHAnsi" w:hAnsi="Times New Roman" w:cs="Times New Roman"/>
          <w:sz w:val="24"/>
          <w:szCs w:val="24"/>
        </w:rPr>
        <w:t xml:space="preserve">penulis akan membuat karya visual yang menampilkan  </w:t>
      </w:r>
      <w:r>
        <w:rPr>
          <w:rFonts w:ascii="Times New Roman" w:eastAsiaTheme="minorHAnsi" w:hAnsi="Times New Roman" w:cs="Times New Roman"/>
          <w:i/>
          <w:iCs/>
          <w:sz w:val="24"/>
          <w:szCs w:val="24"/>
        </w:rPr>
        <w:t xml:space="preserve"> </w:t>
      </w:r>
      <w:r>
        <w:rPr>
          <w:rFonts w:ascii="Times New Roman" w:eastAsiaTheme="minorHAnsi" w:hAnsi="Times New Roman" w:cs="Times New Roman"/>
          <w:sz w:val="24"/>
          <w:szCs w:val="24"/>
        </w:rPr>
        <w:t xml:space="preserve">dari segi komposisi sentral dan </w:t>
      </w:r>
      <w:r w:rsidRPr="00D8778C">
        <w:rPr>
          <w:rFonts w:ascii="Times New Roman" w:eastAsiaTheme="minorHAnsi" w:hAnsi="Times New Roman" w:cs="Times New Roman"/>
          <w:i/>
          <w:iCs/>
          <w:sz w:val="24"/>
          <w:szCs w:val="24"/>
        </w:rPr>
        <w:t>Rule</w:t>
      </w:r>
      <w:r>
        <w:rPr>
          <w:rFonts w:ascii="Times New Roman" w:eastAsiaTheme="minorHAnsi" w:hAnsi="Times New Roman" w:cs="Times New Roman"/>
          <w:sz w:val="24"/>
          <w:szCs w:val="24"/>
        </w:rPr>
        <w:t xml:space="preserve"> of </w:t>
      </w:r>
      <w:r w:rsidRPr="00A857F5">
        <w:rPr>
          <w:i/>
          <w:iCs/>
        </w:rPr>
        <w:t>Thirds</w:t>
      </w:r>
      <w:r>
        <w:rPr>
          <w:rFonts w:ascii="Times New Roman" w:eastAsiaTheme="minorHAnsi" w:hAnsi="Times New Roman" w:cs="Times New Roman"/>
          <w:sz w:val="24"/>
          <w:szCs w:val="24"/>
        </w:rPr>
        <w:t xml:space="preserve"> menjadi bahan acuan dalam membuat karya.</w:t>
      </w:r>
      <w:r w:rsidRPr="00156DCC">
        <w:rPr>
          <w:rFonts w:ascii="Times New Roman" w:eastAsiaTheme="minorHAnsi" w:hAnsi="Times New Roman" w:cs="Times New Roman"/>
          <w:sz w:val="24"/>
          <w:szCs w:val="24"/>
        </w:rPr>
        <w:t xml:space="preserve"> </w:t>
      </w:r>
      <w:r w:rsidRPr="00156DCC">
        <w:rPr>
          <w:rFonts w:ascii="Times New Roman" w:eastAsiaTheme="minorHAnsi" w:hAnsi="Times New Roman" w:cs="Times New Roman"/>
          <w:sz w:val="24"/>
          <w:szCs w:val="24"/>
        </w:rPr>
        <w:fldChar w:fldCharType="begin" w:fldLock="1"/>
      </w:r>
      <w:r w:rsidRPr="00156DCC">
        <w:rPr>
          <w:rFonts w:ascii="Times New Roman" w:eastAsiaTheme="minorHAnsi" w:hAnsi="Times New Roman" w:cs="Times New Roman"/>
          <w:sz w:val="24"/>
          <w:szCs w:val="24"/>
        </w:rPr>
        <w:instrText>ADDIN CSL_CITATION {"citationItems":[{"id":"ITEM-1","itemData":{"URL":"https://images.kontan.co.id/photo_story/1226/Produksi+Lemang+Bambu+Meningkat+di+Bulan+Ramadan","accessed":{"date-parts":[["2022","11","2"]]},"author":[{"dropping-particle":"","family":"Simbolon","given":"Fransiskus","non-dropping-particle":"","parse-names":false,"suffix":""}],"container-title":"mages.kontan.co.id","id":"ITEM-1","issued":{"date-parts":[["2022"]]},"title":"Produksi Lemang Bambu Meningkat di Bulan Ramadan","type":"webpage"},"uris":["http://www.mendeley.com/documents/?uuid=33406d82-eadb-427e-9f05-7f06077885e1"]}],"mendeley":{"formattedCitation":"(Simbolon, 2022)","plainTextFormattedCitation":"(Simbolon, 2022)","previouslyFormattedCitation":"(Simbolon, 2022)"},"properties":{"noteIndex":0},"schema":"https://github.com/citation-style-language/schema/raw/master/csl-citation.json"}</w:instrText>
      </w:r>
      <w:r w:rsidRPr="00156DCC">
        <w:rPr>
          <w:rFonts w:ascii="Times New Roman" w:eastAsiaTheme="minorHAnsi" w:hAnsi="Times New Roman" w:cs="Times New Roman"/>
          <w:sz w:val="24"/>
          <w:szCs w:val="24"/>
        </w:rPr>
        <w:fldChar w:fldCharType="separate"/>
      </w:r>
      <w:r w:rsidRPr="00156DCC">
        <w:rPr>
          <w:rFonts w:ascii="Times New Roman" w:eastAsiaTheme="minorHAnsi" w:hAnsi="Times New Roman" w:cs="Times New Roman"/>
          <w:noProof/>
          <w:sz w:val="24"/>
          <w:szCs w:val="24"/>
        </w:rPr>
        <w:t>(Simbolon, 2022)</w:t>
      </w:r>
      <w:r w:rsidRPr="00156DCC">
        <w:rPr>
          <w:rFonts w:ascii="Times New Roman" w:eastAsiaTheme="minorHAnsi" w:hAnsi="Times New Roman" w:cs="Times New Roman"/>
          <w:sz w:val="24"/>
          <w:szCs w:val="24"/>
        </w:rPr>
        <w:fldChar w:fldCharType="end"/>
      </w:r>
    </w:p>
    <w:p w14:paraId="1C961254" w14:textId="77777777" w:rsidR="00F859CD" w:rsidRDefault="00F859CD" w:rsidP="00F859CD">
      <w:pPr>
        <w:tabs>
          <w:tab w:val="left" w:pos="426"/>
        </w:tabs>
        <w:spacing w:line="480" w:lineRule="auto"/>
        <w:jc w:val="both"/>
        <w:rPr>
          <w:rFonts w:ascii="Times New Roman" w:eastAsiaTheme="minorHAnsi" w:hAnsi="Times New Roman" w:cs="Times New Roman"/>
          <w:sz w:val="24"/>
          <w:szCs w:val="24"/>
        </w:rPr>
      </w:pPr>
    </w:p>
    <w:p w14:paraId="4449EB38" w14:textId="77777777" w:rsidR="00F859CD"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sidRPr="00156DCC">
        <w:rPr>
          <w:rFonts w:ascii="Times New Roman" w:eastAsiaTheme="minorHAnsi" w:hAnsi="Times New Roman" w:cs="Times New Roman"/>
          <w:sz w:val="24"/>
          <w:szCs w:val="24"/>
        </w:rPr>
        <w:lastRenderedPageBreak/>
        <w:t xml:space="preserve">Fransiskus </w:t>
      </w:r>
      <w:proofErr w:type="spellStart"/>
      <w:r w:rsidRPr="00156DCC">
        <w:rPr>
          <w:rFonts w:ascii="Times New Roman" w:eastAsiaTheme="minorHAnsi" w:hAnsi="Times New Roman" w:cs="Times New Roman"/>
          <w:sz w:val="24"/>
          <w:szCs w:val="24"/>
        </w:rPr>
        <w:t>Simbolon</w:t>
      </w:r>
      <w:proofErr w:type="spellEnd"/>
      <w:r w:rsidRPr="00156DCC">
        <w:rPr>
          <w:rFonts w:ascii="Times New Roman" w:eastAsiaTheme="minorHAnsi" w:hAnsi="Times New Roman" w:cs="Times New Roman"/>
          <w:sz w:val="24"/>
          <w:szCs w:val="24"/>
        </w:rPr>
        <w:t xml:space="preserve"> </w:t>
      </w:r>
    </w:p>
    <w:p w14:paraId="62D1A0DA" w14:textId="77777777" w:rsidR="00F859CD" w:rsidRPr="003B2B8F"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Tahun 2022</w:t>
      </w:r>
    </w:p>
    <w:p w14:paraId="1F14BF69" w14:textId="77777777" w:rsidR="00F859CD" w:rsidRDefault="00F859CD" w:rsidP="00F859CD">
      <w:pPr>
        <w:keepNext/>
        <w:tabs>
          <w:tab w:val="left" w:pos="426"/>
        </w:tabs>
        <w:spacing w:line="480" w:lineRule="auto"/>
        <w:jc w:val="center"/>
      </w:pPr>
      <w:r>
        <w:rPr>
          <w:rFonts w:ascii="Times New Roman" w:eastAsiaTheme="minorHAnsi" w:hAnsi="Times New Roman" w:cs="Times New Roman"/>
          <w:noProof/>
          <w:sz w:val="24"/>
          <w:szCs w:val="24"/>
          <w:lang w:val="en-US"/>
        </w:rPr>
        <w:drawing>
          <wp:inline distT="0" distB="0" distL="0" distR="0" wp14:anchorId="4AD95048" wp14:editId="0DE9B2CD">
            <wp:extent cx="3104865" cy="2123008"/>
            <wp:effectExtent l="0" t="0" r="635"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4884" cy="2170885"/>
                    </a:xfrm>
                    <a:prstGeom prst="rect">
                      <a:avLst/>
                    </a:prstGeom>
                    <a:noFill/>
                    <a:ln>
                      <a:noFill/>
                    </a:ln>
                  </pic:spPr>
                </pic:pic>
              </a:graphicData>
            </a:graphic>
          </wp:inline>
        </w:drawing>
      </w:r>
    </w:p>
    <w:p w14:paraId="79FFEE6A" w14:textId="77777777" w:rsidR="00F859CD" w:rsidRPr="00285E34" w:rsidRDefault="00F859CD" w:rsidP="00F859CD">
      <w:pPr>
        <w:pStyle w:val="Caption"/>
        <w:rPr>
          <w:rFonts w:eastAsiaTheme="minorHAnsi"/>
          <w:sz w:val="24"/>
          <w:szCs w:val="24"/>
        </w:rPr>
      </w:pPr>
      <w:bookmarkStart w:id="6" w:name="_Toc122027442"/>
      <w:bookmarkStart w:id="7" w:name="_Toc124233136"/>
      <w:bookmarkStart w:id="8" w:name="_Toc124234610"/>
      <w:bookmarkStart w:id="9" w:name="_Toc124235865"/>
      <w:bookmarkStart w:id="10" w:name="_Toc124685402"/>
      <w:r>
        <w:rPr>
          <w:rFonts w:eastAsiaTheme="minorHAnsi"/>
          <w:noProof/>
          <w:sz w:val="24"/>
          <w:szCs w:val="24"/>
          <w:lang w:val="en-US"/>
        </w:rPr>
        <w:drawing>
          <wp:anchor distT="0" distB="0" distL="114300" distR="114300" simplePos="0" relativeHeight="251664384" behindDoc="0" locked="0" layoutInCell="1" allowOverlap="1" wp14:anchorId="597D1160" wp14:editId="2E1084D7">
            <wp:simplePos x="0" y="0"/>
            <wp:positionH relativeFrom="column">
              <wp:posOffset>948055</wp:posOffset>
            </wp:positionH>
            <wp:positionV relativeFrom="paragraph">
              <wp:posOffset>362585</wp:posOffset>
            </wp:positionV>
            <wp:extent cx="3216910" cy="2128520"/>
            <wp:effectExtent l="0" t="0" r="2540" b="5080"/>
            <wp:wrapSquare wrapText="bothSides"/>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16910" cy="2128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5E34">
        <w:rPr>
          <w:sz w:val="24"/>
          <w:szCs w:val="24"/>
        </w:rPr>
        <w:t>Gambar 3.</w:t>
      </w:r>
      <w:r w:rsidRPr="00285E34">
        <w:rPr>
          <w:sz w:val="24"/>
          <w:szCs w:val="24"/>
        </w:rPr>
        <w:fldChar w:fldCharType="begin"/>
      </w:r>
      <w:r w:rsidRPr="00285E34">
        <w:rPr>
          <w:sz w:val="24"/>
          <w:szCs w:val="24"/>
        </w:rPr>
        <w:instrText xml:space="preserve"> SEQ Gambar_3. \* ARABIC </w:instrText>
      </w:r>
      <w:r w:rsidRPr="00285E34">
        <w:rPr>
          <w:sz w:val="24"/>
          <w:szCs w:val="24"/>
        </w:rPr>
        <w:fldChar w:fldCharType="separate"/>
      </w:r>
      <w:r>
        <w:rPr>
          <w:noProof/>
          <w:sz w:val="24"/>
          <w:szCs w:val="24"/>
        </w:rPr>
        <w:t>1</w:t>
      </w:r>
      <w:r w:rsidRPr="00285E34">
        <w:rPr>
          <w:sz w:val="24"/>
          <w:szCs w:val="24"/>
        </w:rPr>
        <w:fldChar w:fldCharType="end"/>
      </w:r>
      <w:r w:rsidRPr="00285E34">
        <w:rPr>
          <w:sz w:val="24"/>
          <w:szCs w:val="24"/>
        </w:rPr>
        <w:t xml:space="preserve"> </w:t>
      </w:r>
      <w:r w:rsidRPr="00285E34">
        <w:rPr>
          <w:rFonts w:eastAsiaTheme="minorHAnsi"/>
          <w:sz w:val="24"/>
          <w:szCs w:val="24"/>
        </w:rPr>
        <w:t xml:space="preserve">Fransiskus </w:t>
      </w:r>
      <w:proofErr w:type="spellStart"/>
      <w:r w:rsidRPr="00285E34">
        <w:rPr>
          <w:rFonts w:eastAsiaTheme="minorHAnsi"/>
          <w:sz w:val="24"/>
          <w:szCs w:val="24"/>
        </w:rPr>
        <w:t>Simbolon</w:t>
      </w:r>
      <w:proofErr w:type="spellEnd"/>
      <w:r w:rsidRPr="00285E34">
        <w:rPr>
          <w:rFonts w:eastAsiaTheme="minorHAnsi"/>
          <w:sz w:val="24"/>
          <w:szCs w:val="24"/>
        </w:rPr>
        <w:t>. images.kontan.co.id</w:t>
      </w:r>
      <w:bookmarkEnd w:id="6"/>
      <w:bookmarkEnd w:id="7"/>
      <w:bookmarkEnd w:id="8"/>
      <w:bookmarkEnd w:id="9"/>
      <w:bookmarkEnd w:id="10"/>
    </w:p>
    <w:p w14:paraId="6A6A5F74" w14:textId="77777777" w:rsidR="00F859CD" w:rsidRPr="00156DCC" w:rsidRDefault="00F859CD" w:rsidP="00F859CD">
      <w:pPr>
        <w:tabs>
          <w:tab w:val="left" w:pos="426"/>
        </w:tabs>
        <w:spacing w:line="480" w:lineRule="auto"/>
        <w:jc w:val="center"/>
        <w:rPr>
          <w:rFonts w:ascii="Times New Roman" w:eastAsiaTheme="minorHAnsi" w:hAnsi="Times New Roman" w:cs="Times New Roman"/>
          <w:sz w:val="24"/>
          <w:szCs w:val="24"/>
        </w:rPr>
      </w:pPr>
    </w:p>
    <w:p w14:paraId="0DDCC43A" w14:textId="77777777" w:rsidR="00F859CD" w:rsidRDefault="00F859CD" w:rsidP="00F859CD">
      <w:pPr>
        <w:pStyle w:val="TableParagraph"/>
        <w:spacing w:line="480" w:lineRule="auto"/>
        <w:ind w:firstLine="714"/>
        <w:jc w:val="both"/>
        <w:rPr>
          <w:rFonts w:eastAsiaTheme="minorHAnsi"/>
          <w:noProof/>
          <w:sz w:val="24"/>
          <w:szCs w:val="24"/>
          <w:lang w:val="en-US"/>
        </w:rPr>
      </w:pPr>
    </w:p>
    <w:p w14:paraId="6960ABCD" w14:textId="77777777" w:rsidR="00F859CD" w:rsidRDefault="00F859CD" w:rsidP="00F859CD">
      <w:pPr>
        <w:pStyle w:val="ListParagraph"/>
        <w:tabs>
          <w:tab w:val="left" w:pos="426"/>
        </w:tabs>
        <w:spacing w:line="480" w:lineRule="auto"/>
        <w:ind w:left="0"/>
        <w:rPr>
          <w:rFonts w:ascii="Times New Roman" w:hAnsi="Times New Roman" w:cs="Times New Roman"/>
          <w:sz w:val="24"/>
          <w:szCs w:val="24"/>
          <w:shd w:val="clear" w:color="auto" w:fill="FFFFFF"/>
        </w:rPr>
      </w:pPr>
    </w:p>
    <w:p w14:paraId="3CABC34C" w14:textId="77777777" w:rsidR="00F859CD" w:rsidRDefault="00F859CD" w:rsidP="00F859CD">
      <w:pPr>
        <w:pStyle w:val="ListParagraph"/>
        <w:tabs>
          <w:tab w:val="left" w:pos="426"/>
        </w:tabs>
        <w:spacing w:line="480" w:lineRule="auto"/>
        <w:ind w:left="0"/>
        <w:rPr>
          <w:rFonts w:ascii="Times New Roman" w:hAnsi="Times New Roman" w:cs="Times New Roman"/>
          <w:sz w:val="24"/>
          <w:szCs w:val="24"/>
          <w:shd w:val="clear" w:color="auto" w:fill="FFFFFF"/>
        </w:rPr>
      </w:pPr>
    </w:p>
    <w:p w14:paraId="246FFCB3"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r>
        <w:rPr>
          <w:noProof/>
        </w:rPr>
        <mc:AlternateContent>
          <mc:Choice Requires="wps">
            <w:drawing>
              <wp:anchor distT="0" distB="0" distL="114300" distR="114300" simplePos="0" relativeHeight="251660288" behindDoc="0" locked="0" layoutInCell="1" allowOverlap="1" wp14:anchorId="4AC4F456" wp14:editId="00DE64FB">
                <wp:simplePos x="0" y="0"/>
                <wp:positionH relativeFrom="column">
                  <wp:posOffset>612804</wp:posOffset>
                </wp:positionH>
                <wp:positionV relativeFrom="paragraph">
                  <wp:posOffset>150969</wp:posOffset>
                </wp:positionV>
                <wp:extent cx="3956685" cy="1358900"/>
                <wp:effectExtent l="0" t="0" r="5715" b="0"/>
                <wp:wrapSquare wrapText="bothSides"/>
                <wp:docPr id="25" name="Text Box 25"/>
                <wp:cNvGraphicFramePr/>
                <a:graphic xmlns:a="http://schemas.openxmlformats.org/drawingml/2006/main">
                  <a:graphicData uri="http://schemas.microsoft.com/office/word/2010/wordprocessingShape">
                    <wps:wsp>
                      <wps:cNvSpPr txBox="1"/>
                      <wps:spPr>
                        <a:xfrm>
                          <a:off x="0" y="0"/>
                          <a:ext cx="3956685" cy="1358900"/>
                        </a:xfrm>
                        <a:prstGeom prst="rect">
                          <a:avLst/>
                        </a:prstGeom>
                        <a:solidFill>
                          <a:prstClr val="white"/>
                        </a:solidFill>
                        <a:ln>
                          <a:noFill/>
                        </a:ln>
                      </wps:spPr>
                      <wps:txbx>
                        <w:txbxContent>
                          <w:p w14:paraId="0434525B" w14:textId="77777777" w:rsidR="00F859CD" w:rsidRDefault="00F859CD" w:rsidP="00F859CD">
                            <w:pPr>
                              <w:pStyle w:val="Caption"/>
                              <w:rPr>
                                <w:sz w:val="24"/>
                                <w:szCs w:val="24"/>
                              </w:rPr>
                            </w:pPr>
                            <w:bookmarkStart w:id="11" w:name="_Toc122027443"/>
                            <w:bookmarkStart w:id="12" w:name="_Toc124233137"/>
                            <w:bookmarkStart w:id="13" w:name="_Toc124234611"/>
                            <w:bookmarkStart w:id="14" w:name="_Toc124235866"/>
                          </w:p>
                          <w:p w14:paraId="66481B36" w14:textId="77777777" w:rsidR="00F859CD" w:rsidRDefault="00F859CD" w:rsidP="00F859CD">
                            <w:pPr>
                              <w:pStyle w:val="Caption"/>
                              <w:rPr>
                                <w:sz w:val="24"/>
                                <w:szCs w:val="24"/>
                              </w:rPr>
                            </w:pPr>
                          </w:p>
                          <w:p w14:paraId="7748E29F" w14:textId="77777777" w:rsidR="00F859CD" w:rsidRPr="00285E34" w:rsidRDefault="00F859CD" w:rsidP="00F859CD">
                            <w:pPr>
                              <w:pStyle w:val="Caption"/>
                              <w:rPr>
                                <w:rFonts w:eastAsiaTheme="minorHAnsi"/>
                                <w:sz w:val="24"/>
                                <w:szCs w:val="24"/>
                              </w:rPr>
                            </w:pPr>
                            <w:bookmarkStart w:id="15" w:name="_Toc124685403"/>
                            <w:r w:rsidRPr="00285E34">
                              <w:rPr>
                                <w:sz w:val="24"/>
                                <w:szCs w:val="24"/>
                              </w:rPr>
                              <w:t>Gambar 3.</w:t>
                            </w:r>
                            <w:r w:rsidRPr="00285E34">
                              <w:rPr>
                                <w:sz w:val="24"/>
                                <w:szCs w:val="24"/>
                              </w:rPr>
                              <w:fldChar w:fldCharType="begin"/>
                            </w:r>
                            <w:r w:rsidRPr="00285E34">
                              <w:rPr>
                                <w:sz w:val="24"/>
                                <w:szCs w:val="24"/>
                              </w:rPr>
                              <w:instrText xml:space="preserve"> SEQ Gambar_3. \* ARABIC </w:instrText>
                            </w:r>
                            <w:r w:rsidRPr="00285E34">
                              <w:rPr>
                                <w:sz w:val="24"/>
                                <w:szCs w:val="24"/>
                              </w:rPr>
                              <w:fldChar w:fldCharType="separate"/>
                            </w:r>
                            <w:r>
                              <w:rPr>
                                <w:noProof/>
                                <w:sz w:val="24"/>
                                <w:szCs w:val="24"/>
                              </w:rPr>
                              <w:t>2</w:t>
                            </w:r>
                            <w:r w:rsidRPr="00285E34">
                              <w:rPr>
                                <w:sz w:val="24"/>
                                <w:szCs w:val="24"/>
                              </w:rPr>
                              <w:fldChar w:fldCharType="end"/>
                            </w:r>
                            <w:r w:rsidRPr="00285E34">
                              <w:rPr>
                                <w:sz w:val="24"/>
                                <w:szCs w:val="24"/>
                              </w:rPr>
                              <w:t xml:space="preserve"> </w:t>
                            </w:r>
                            <w:r w:rsidRPr="00285E34">
                              <w:rPr>
                                <w:rFonts w:eastAsiaTheme="minorHAnsi"/>
                                <w:sz w:val="24"/>
                                <w:szCs w:val="24"/>
                              </w:rPr>
                              <w:t>Fransiskus Simbolon. images.kontan.co.id</w:t>
                            </w:r>
                            <w:bookmarkEnd w:id="11"/>
                            <w:bookmarkEnd w:id="12"/>
                            <w:bookmarkEnd w:id="13"/>
                            <w:bookmarkEnd w:id="14"/>
                            <w:bookmarkEnd w:id="15"/>
                          </w:p>
                          <w:p w14:paraId="422ADF34" w14:textId="77777777" w:rsidR="00F859CD" w:rsidRPr="00AF3F16" w:rsidRDefault="00F859CD" w:rsidP="00F859CD">
                            <w:pPr>
                              <w:pStyle w:val="Caption"/>
                              <w:rPr>
                                <w:rFonts w:ascii="Calibri" w:hAnsi="Calibri" w:cs="SimSu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C4F456" id="_x0000_t202" coordsize="21600,21600" o:spt="202" path="m,l,21600r21600,l21600,xe">
                <v:stroke joinstyle="miter"/>
                <v:path gradientshapeok="t" o:connecttype="rect"/>
              </v:shapetype>
              <v:shape id="Text Box 25" o:spid="_x0000_s1026" type="#_x0000_t202" style="position:absolute;left:0;text-align:left;margin-left:48.25pt;margin-top:11.9pt;width:311.55pt;height:1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" stroked="f">
                <v:textbox inset="0,0,0,0">
                  <w:txbxContent>
                    <w:p w14:paraId="0434525B" w14:textId="77777777" w:rsidR="00F859CD" w:rsidRDefault="00F859CD" w:rsidP="00F859CD">
                      <w:pPr>
                        <w:pStyle w:val="Caption"/>
                        <w:rPr>
                          <w:sz w:val="24"/>
                          <w:szCs w:val="24"/>
                        </w:rPr>
                      </w:pPr>
                      <w:bookmarkStart w:id="16" w:name="_Toc122027443"/>
                      <w:bookmarkStart w:id="17" w:name="_Toc124233137"/>
                      <w:bookmarkStart w:id="18" w:name="_Toc124234611"/>
                      <w:bookmarkStart w:id="19" w:name="_Toc124235866"/>
                    </w:p>
                    <w:p w14:paraId="66481B36" w14:textId="77777777" w:rsidR="00F859CD" w:rsidRDefault="00F859CD" w:rsidP="00F859CD">
                      <w:pPr>
                        <w:pStyle w:val="Caption"/>
                        <w:rPr>
                          <w:sz w:val="24"/>
                          <w:szCs w:val="24"/>
                        </w:rPr>
                      </w:pPr>
                    </w:p>
                    <w:p w14:paraId="7748E29F" w14:textId="77777777" w:rsidR="00F859CD" w:rsidRPr="00285E34" w:rsidRDefault="00F859CD" w:rsidP="00F859CD">
                      <w:pPr>
                        <w:pStyle w:val="Caption"/>
                        <w:rPr>
                          <w:rFonts w:eastAsiaTheme="minorHAnsi"/>
                          <w:sz w:val="24"/>
                          <w:szCs w:val="24"/>
                        </w:rPr>
                      </w:pPr>
                      <w:bookmarkStart w:id="20" w:name="_Toc124685403"/>
                      <w:r w:rsidRPr="00285E34">
                        <w:rPr>
                          <w:sz w:val="24"/>
                          <w:szCs w:val="24"/>
                        </w:rPr>
                        <w:t>Gambar 3.</w:t>
                      </w:r>
                      <w:r w:rsidRPr="00285E34">
                        <w:rPr>
                          <w:sz w:val="24"/>
                          <w:szCs w:val="24"/>
                        </w:rPr>
                        <w:fldChar w:fldCharType="begin"/>
                      </w:r>
                      <w:r w:rsidRPr="00285E34">
                        <w:rPr>
                          <w:sz w:val="24"/>
                          <w:szCs w:val="24"/>
                        </w:rPr>
                        <w:instrText xml:space="preserve"> SEQ Gambar_3. \* ARABIC </w:instrText>
                      </w:r>
                      <w:r w:rsidRPr="00285E34">
                        <w:rPr>
                          <w:sz w:val="24"/>
                          <w:szCs w:val="24"/>
                        </w:rPr>
                        <w:fldChar w:fldCharType="separate"/>
                      </w:r>
                      <w:r>
                        <w:rPr>
                          <w:noProof/>
                          <w:sz w:val="24"/>
                          <w:szCs w:val="24"/>
                        </w:rPr>
                        <w:t>2</w:t>
                      </w:r>
                      <w:r w:rsidRPr="00285E34">
                        <w:rPr>
                          <w:sz w:val="24"/>
                          <w:szCs w:val="24"/>
                        </w:rPr>
                        <w:fldChar w:fldCharType="end"/>
                      </w:r>
                      <w:r w:rsidRPr="00285E34">
                        <w:rPr>
                          <w:sz w:val="24"/>
                          <w:szCs w:val="24"/>
                        </w:rPr>
                        <w:t xml:space="preserve"> </w:t>
                      </w:r>
                      <w:r w:rsidRPr="00285E34">
                        <w:rPr>
                          <w:rFonts w:eastAsiaTheme="minorHAnsi"/>
                          <w:sz w:val="24"/>
                          <w:szCs w:val="24"/>
                        </w:rPr>
                        <w:t>Fransiskus Simbolon. images.kontan.co.id</w:t>
                      </w:r>
                      <w:bookmarkEnd w:id="16"/>
                      <w:bookmarkEnd w:id="17"/>
                      <w:bookmarkEnd w:id="18"/>
                      <w:bookmarkEnd w:id="19"/>
                      <w:bookmarkEnd w:id="20"/>
                    </w:p>
                    <w:p w14:paraId="422ADF34" w14:textId="77777777" w:rsidR="00F859CD" w:rsidRPr="00AF3F16" w:rsidRDefault="00F859CD" w:rsidP="00F859CD">
                      <w:pPr>
                        <w:pStyle w:val="Caption"/>
                        <w:rPr>
                          <w:rFonts w:ascii="Calibri" w:hAnsi="Calibri" w:cs="SimSun"/>
                          <w:noProof/>
                        </w:rPr>
                      </w:pPr>
                    </w:p>
                  </w:txbxContent>
                </v:textbox>
                <w10:wrap type="square"/>
              </v:shape>
            </w:pict>
          </mc:Fallback>
        </mc:AlternateContent>
      </w:r>
    </w:p>
    <w:p w14:paraId="773E1A71"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248962D4"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45A12992"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52C4959D"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5AAC7E20"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266F8684"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1F883738" w14:textId="77777777" w:rsidR="00F859CD" w:rsidRDefault="00F859CD" w:rsidP="00F859CD">
      <w:pPr>
        <w:pStyle w:val="ListParagraph"/>
        <w:tabs>
          <w:tab w:val="left" w:pos="426"/>
        </w:tabs>
        <w:spacing w:line="480" w:lineRule="auto"/>
        <w:ind w:left="0"/>
        <w:jc w:val="center"/>
      </w:pPr>
    </w:p>
    <w:p w14:paraId="47BB1AD6" w14:textId="77777777" w:rsidR="00F859CD" w:rsidRPr="00F5461E" w:rsidRDefault="00F859CD" w:rsidP="00F859CD">
      <w:pPr>
        <w:pStyle w:val="ListParagraph"/>
        <w:tabs>
          <w:tab w:val="left" w:pos="426"/>
        </w:tabs>
        <w:spacing w:line="480" w:lineRule="auto"/>
        <w:ind w:left="0"/>
        <w:jc w:val="center"/>
      </w:pPr>
    </w:p>
    <w:p w14:paraId="7001661F" w14:textId="77777777" w:rsidR="00F859CD" w:rsidRDefault="00F859CD" w:rsidP="00F859CD">
      <w:pPr>
        <w:pStyle w:val="ListParagraph"/>
        <w:tabs>
          <w:tab w:val="left" w:pos="426"/>
        </w:tabs>
        <w:spacing w:line="480" w:lineRule="auto"/>
        <w:ind w:left="0"/>
        <w:jc w:val="center"/>
        <w:rPr>
          <w:rFonts w:ascii="Times New Roman" w:hAnsi="Times New Roman" w:cs="Times New Roman"/>
          <w:sz w:val="24"/>
          <w:szCs w:val="24"/>
          <w:shd w:val="clear" w:color="auto" w:fill="FFFFFF"/>
        </w:rPr>
      </w:pPr>
    </w:p>
    <w:p w14:paraId="00B7A010" w14:textId="77777777" w:rsidR="00F859CD" w:rsidRPr="006919FD"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lastRenderedPageBreak/>
        <w:t xml:space="preserve">Juni </w:t>
      </w:r>
      <w:proofErr w:type="spellStart"/>
      <w:r w:rsidRPr="006919FD">
        <w:rPr>
          <w:rFonts w:ascii="Times New Roman" w:hAnsi="Times New Roman" w:cs="Times New Roman"/>
          <w:sz w:val="24"/>
          <w:szCs w:val="24"/>
          <w:shd w:val="clear" w:color="auto" w:fill="FFFFFF"/>
        </w:rPr>
        <w:t>Kriswanto</w:t>
      </w:r>
      <w:proofErr w:type="spellEnd"/>
    </w:p>
    <w:p w14:paraId="1F842F66" w14:textId="77777777" w:rsidR="00F859CD" w:rsidRPr="00950968"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Tahun 2022</w:t>
      </w:r>
    </w:p>
    <w:p w14:paraId="2D1B2EA1" w14:textId="77777777" w:rsidR="00F859CD" w:rsidRDefault="00F859CD" w:rsidP="00F859CD">
      <w:pPr>
        <w:pStyle w:val="TableParagraph"/>
        <w:spacing w:line="480" w:lineRule="auto"/>
        <w:ind w:firstLine="714"/>
        <w:jc w:val="both"/>
        <w:rPr>
          <w:sz w:val="24"/>
          <w:szCs w:val="24"/>
        </w:rPr>
      </w:pPr>
      <w:r>
        <w:rPr>
          <w:noProof/>
        </w:rPr>
        <w:drawing>
          <wp:anchor distT="0" distB="0" distL="114300" distR="114300" simplePos="0" relativeHeight="251659264" behindDoc="0" locked="0" layoutInCell="1" allowOverlap="1" wp14:anchorId="6ED4AD93" wp14:editId="7013C9AD">
            <wp:simplePos x="0" y="0"/>
            <wp:positionH relativeFrom="column">
              <wp:posOffset>486582</wp:posOffset>
            </wp:positionH>
            <wp:positionV relativeFrom="paragraph">
              <wp:posOffset>299737</wp:posOffset>
            </wp:positionV>
            <wp:extent cx="4053600" cy="2279398"/>
            <wp:effectExtent l="0" t="0" r="4445" b="6985"/>
            <wp:wrapSquare wrapText="bothSides"/>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3600" cy="2279398"/>
                    </a:xfrm>
                    <a:prstGeom prst="rect">
                      <a:avLst/>
                    </a:prstGeom>
                  </pic:spPr>
                </pic:pic>
              </a:graphicData>
            </a:graphic>
            <wp14:sizeRelH relativeFrom="margin">
              <wp14:pctWidth>0</wp14:pctWidth>
            </wp14:sizeRelH>
            <wp14:sizeRelV relativeFrom="margin">
              <wp14:pctHeight>0</wp14:pctHeight>
            </wp14:sizeRelV>
          </wp:anchor>
        </w:drawing>
      </w:r>
    </w:p>
    <w:p w14:paraId="06D89BEA" w14:textId="77777777" w:rsidR="00F859CD" w:rsidRDefault="00F859CD" w:rsidP="00F859CD">
      <w:pPr>
        <w:pStyle w:val="TableParagraph"/>
        <w:spacing w:line="480" w:lineRule="auto"/>
        <w:ind w:firstLine="714"/>
        <w:jc w:val="both"/>
        <w:rPr>
          <w:sz w:val="24"/>
          <w:szCs w:val="24"/>
        </w:rPr>
      </w:pPr>
      <w:r>
        <w:rPr>
          <w:noProof/>
        </w:rPr>
        <mc:AlternateContent>
          <mc:Choice Requires="wps">
            <w:drawing>
              <wp:anchor distT="0" distB="0" distL="114300" distR="114300" simplePos="0" relativeHeight="251661312" behindDoc="0" locked="0" layoutInCell="1" allowOverlap="1" wp14:anchorId="422CDF2B" wp14:editId="4E7A4F0F">
                <wp:simplePos x="0" y="0"/>
                <wp:positionH relativeFrom="column">
                  <wp:posOffset>452755</wp:posOffset>
                </wp:positionH>
                <wp:positionV relativeFrom="paragraph">
                  <wp:posOffset>2423160</wp:posOffset>
                </wp:positionV>
                <wp:extent cx="4053205" cy="436245"/>
                <wp:effectExtent l="0" t="0" r="4445" b="1905"/>
                <wp:wrapSquare wrapText="bothSides"/>
                <wp:docPr id="26" name="Text Box 26"/>
                <wp:cNvGraphicFramePr/>
                <a:graphic xmlns:a="http://schemas.openxmlformats.org/drawingml/2006/main">
                  <a:graphicData uri="http://schemas.microsoft.com/office/word/2010/wordprocessingShape">
                    <wps:wsp>
                      <wps:cNvSpPr txBox="1"/>
                      <wps:spPr>
                        <a:xfrm>
                          <a:off x="0" y="0"/>
                          <a:ext cx="4053205" cy="436245"/>
                        </a:xfrm>
                        <a:prstGeom prst="rect">
                          <a:avLst/>
                        </a:prstGeom>
                        <a:solidFill>
                          <a:prstClr val="white"/>
                        </a:solidFill>
                        <a:ln>
                          <a:noFill/>
                        </a:ln>
                      </wps:spPr>
                      <wps:txbx>
                        <w:txbxContent>
                          <w:p w14:paraId="01C1A809" w14:textId="77777777" w:rsidR="00F859CD" w:rsidRPr="006919FD"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bookmarkStart w:id="21" w:name="_Toc122027444"/>
                            <w:bookmarkStart w:id="22" w:name="_Toc124233138"/>
                            <w:bookmarkStart w:id="23" w:name="_Toc124234612"/>
                            <w:bookmarkStart w:id="24" w:name="_Toc124235867"/>
                            <w:bookmarkStart w:id="25" w:name="_Toc124685404"/>
                            <w:r>
                              <w:t>Gambar 3.</w:t>
                            </w:r>
                            <w:r w:rsidR="00675A2B">
                              <w:fldChar w:fldCharType="begin"/>
                            </w:r>
                            <w:r w:rsidR="00675A2B">
                              <w:instrText xml:space="preserve"> SEQ Gambar_3. \* ARABIC </w:instrText>
                            </w:r>
                            <w:r w:rsidR="00675A2B">
                              <w:fldChar w:fldCharType="separate"/>
                            </w:r>
                            <w:r>
                              <w:rPr>
                                <w:noProof/>
                              </w:rPr>
                              <w:t>3</w:t>
                            </w:r>
                            <w:r w:rsidR="00675A2B">
                              <w:rPr>
                                <w:noProof/>
                              </w:rPr>
                              <w:fldChar w:fldCharType="end"/>
                            </w:r>
                            <w:r>
                              <w:t xml:space="preserve"> </w:t>
                            </w:r>
                            <w:r w:rsidRPr="006919FD">
                              <w:rPr>
                                <w:rFonts w:ascii="Times New Roman" w:hAnsi="Times New Roman" w:cs="Times New Roman"/>
                                <w:sz w:val="24"/>
                                <w:szCs w:val="24"/>
                                <w:shd w:val="clear" w:color="auto" w:fill="FFFFFF"/>
                              </w:rPr>
                              <w:t xml:space="preserve">Juni </w:t>
                            </w:r>
                            <w:r w:rsidRPr="006919FD">
                              <w:rPr>
                                <w:rFonts w:ascii="Times New Roman" w:hAnsi="Times New Roman" w:cs="Times New Roman"/>
                                <w:sz w:val="24"/>
                                <w:szCs w:val="24"/>
                                <w:shd w:val="clear" w:color="auto" w:fill="FFFFFF"/>
                              </w:rPr>
                              <w:t>Kriswanto</w:t>
                            </w:r>
                            <w:r>
                              <w:rPr>
                                <w:rFonts w:ascii="Times New Roman" w:hAnsi="Times New Roman" w:cs="Times New Roman"/>
                                <w:sz w:val="24"/>
                                <w:szCs w:val="24"/>
                                <w:shd w:val="clear" w:color="auto" w:fill="FFFFFF"/>
                              </w:rPr>
                              <w:t xml:space="preserve">. </w:t>
                            </w:r>
                            <w:r w:rsidRPr="00575732">
                              <w:rPr>
                                <w:rFonts w:ascii="Times New Roman" w:hAnsi="Times New Roman" w:cs="Times New Roman"/>
                                <w:sz w:val="24"/>
                                <w:szCs w:val="24"/>
                                <w:shd w:val="clear" w:color="auto" w:fill="FFFFFF"/>
                              </w:rPr>
                              <w:t>kumparan.com</w:t>
                            </w:r>
                            <w:bookmarkEnd w:id="21"/>
                            <w:bookmarkEnd w:id="22"/>
                            <w:bookmarkEnd w:id="23"/>
                            <w:bookmarkEnd w:id="24"/>
                            <w:bookmarkEnd w:id="25"/>
                          </w:p>
                          <w:p w14:paraId="7D580216" w14:textId="77777777" w:rsidR="00F859CD" w:rsidRPr="00F101EB" w:rsidRDefault="00F859CD" w:rsidP="00F859CD">
                            <w:pPr>
                              <w:pStyle w:val="Caption"/>
                              <w:rPr>
                                <w:rFonts w:eastAsia="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CDF2B" id="Text Box 26" o:spid="_x0000_s1027" type="#_x0000_t202" style="position:absolute;left:0;text-align:left;margin-left:35.65pt;margin-top:190.8pt;width:319.15pt;height:34.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" stroked="f">
                <v:textbox inset="0,0,0,0">
                  <w:txbxContent>
                    <w:p w14:paraId="01C1A809" w14:textId="77777777" w:rsidR="00F859CD" w:rsidRPr="006919FD"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bookmarkStart w:id="26" w:name="_Toc122027444"/>
                      <w:bookmarkStart w:id="27" w:name="_Toc124233138"/>
                      <w:bookmarkStart w:id="28" w:name="_Toc124234612"/>
                      <w:bookmarkStart w:id="29" w:name="_Toc124235867"/>
                      <w:bookmarkStart w:id="30" w:name="_Toc124685404"/>
                      <w:r>
                        <w:t>Gambar 3.</w:t>
                      </w:r>
                      <w:r w:rsidR="00675A2B">
                        <w:fldChar w:fldCharType="begin"/>
                      </w:r>
                      <w:r w:rsidR="00675A2B">
                        <w:instrText xml:space="preserve"> SEQ Gambar_3. \* ARABIC </w:instrText>
                      </w:r>
                      <w:r w:rsidR="00675A2B">
                        <w:fldChar w:fldCharType="separate"/>
                      </w:r>
                      <w:r>
                        <w:rPr>
                          <w:noProof/>
                        </w:rPr>
                        <w:t>3</w:t>
                      </w:r>
                      <w:r w:rsidR="00675A2B">
                        <w:rPr>
                          <w:noProof/>
                        </w:rPr>
                        <w:fldChar w:fldCharType="end"/>
                      </w:r>
                      <w:r>
                        <w:t xml:space="preserve"> </w:t>
                      </w:r>
                      <w:r w:rsidRPr="006919FD">
                        <w:rPr>
                          <w:rFonts w:ascii="Times New Roman" w:hAnsi="Times New Roman" w:cs="Times New Roman"/>
                          <w:sz w:val="24"/>
                          <w:szCs w:val="24"/>
                          <w:shd w:val="clear" w:color="auto" w:fill="FFFFFF"/>
                        </w:rPr>
                        <w:t xml:space="preserve">Juni </w:t>
                      </w:r>
                      <w:r w:rsidRPr="006919FD">
                        <w:rPr>
                          <w:rFonts w:ascii="Times New Roman" w:hAnsi="Times New Roman" w:cs="Times New Roman"/>
                          <w:sz w:val="24"/>
                          <w:szCs w:val="24"/>
                          <w:shd w:val="clear" w:color="auto" w:fill="FFFFFF"/>
                        </w:rPr>
                        <w:t>Kriswanto</w:t>
                      </w:r>
                      <w:r>
                        <w:rPr>
                          <w:rFonts w:ascii="Times New Roman" w:hAnsi="Times New Roman" w:cs="Times New Roman"/>
                          <w:sz w:val="24"/>
                          <w:szCs w:val="24"/>
                          <w:shd w:val="clear" w:color="auto" w:fill="FFFFFF"/>
                        </w:rPr>
                        <w:t xml:space="preserve">. </w:t>
                      </w:r>
                      <w:r w:rsidRPr="00575732">
                        <w:rPr>
                          <w:rFonts w:ascii="Times New Roman" w:hAnsi="Times New Roman" w:cs="Times New Roman"/>
                          <w:sz w:val="24"/>
                          <w:szCs w:val="24"/>
                          <w:shd w:val="clear" w:color="auto" w:fill="FFFFFF"/>
                        </w:rPr>
                        <w:t>kumparan.com</w:t>
                      </w:r>
                      <w:bookmarkEnd w:id="26"/>
                      <w:bookmarkEnd w:id="27"/>
                      <w:bookmarkEnd w:id="28"/>
                      <w:bookmarkEnd w:id="29"/>
                      <w:bookmarkEnd w:id="30"/>
                    </w:p>
                    <w:p w14:paraId="7D580216" w14:textId="77777777" w:rsidR="00F859CD" w:rsidRPr="00F101EB" w:rsidRDefault="00F859CD" w:rsidP="00F859CD">
                      <w:pPr>
                        <w:pStyle w:val="Caption"/>
                        <w:rPr>
                          <w:rFonts w:eastAsia="Times New Roman"/>
                          <w:noProof/>
                        </w:rPr>
                      </w:pPr>
                    </w:p>
                  </w:txbxContent>
                </v:textbox>
                <w10:wrap type="square"/>
              </v:shape>
            </w:pict>
          </mc:Fallback>
        </mc:AlternateContent>
      </w:r>
    </w:p>
    <w:p w14:paraId="3EE20B6E" w14:textId="77777777" w:rsidR="00F859CD" w:rsidRDefault="00F859CD" w:rsidP="00F859CD">
      <w:pPr>
        <w:pStyle w:val="TableParagraph"/>
        <w:spacing w:line="480" w:lineRule="auto"/>
        <w:jc w:val="both"/>
        <w:rPr>
          <w:rFonts w:eastAsiaTheme="minorHAnsi"/>
          <w:noProof/>
          <w:sz w:val="24"/>
          <w:szCs w:val="24"/>
        </w:rPr>
      </w:pPr>
      <w:r>
        <w:rPr>
          <w:rFonts w:eastAsiaTheme="minorHAnsi"/>
          <w:noProof/>
          <w:sz w:val="24"/>
          <w:szCs w:val="24"/>
        </w:rPr>
        <w:drawing>
          <wp:anchor distT="0" distB="0" distL="114300" distR="114300" simplePos="0" relativeHeight="251662336" behindDoc="0" locked="0" layoutInCell="1" allowOverlap="1" wp14:anchorId="4537D581" wp14:editId="0A0694A7">
            <wp:simplePos x="0" y="0"/>
            <wp:positionH relativeFrom="column">
              <wp:posOffset>437515</wp:posOffset>
            </wp:positionH>
            <wp:positionV relativeFrom="paragraph">
              <wp:posOffset>252569</wp:posOffset>
            </wp:positionV>
            <wp:extent cx="4147185" cy="2331085"/>
            <wp:effectExtent l="0" t="0" r="5715" b="0"/>
            <wp:wrapSquare wrapText="bothSides"/>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7185" cy="2331085"/>
                    </a:xfrm>
                    <a:prstGeom prst="rect">
                      <a:avLst/>
                    </a:prstGeom>
                  </pic:spPr>
                </pic:pic>
              </a:graphicData>
            </a:graphic>
            <wp14:sizeRelH relativeFrom="margin">
              <wp14:pctWidth>0</wp14:pctWidth>
            </wp14:sizeRelH>
            <wp14:sizeRelV relativeFrom="margin">
              <wp14:pctHeight>0</wp14:pctHeight>
            </wp14:sizeRelV>
          </wp:anchor>
        </w:drawing>
      </w:r>
    </w:p>
    <w:p w14:paraId="00DD4BA0" w14:textId="77777777" w:rsidR="00F859CD" w:rsidRPr="007E4660" w:rsidRDefault="00F859CD" w:rsidP="00F859CD">
      <w:pPr>
        <w:pStyle w:val="TableParagraph"/>
        <w:spacing w:line="480" w:lineRule="auto"/>
        <w:jc w:val="both"/>
        <w:rPr>
          <w:sz w:val="24"/>
          <w:szCs w:val="24"/>
        </w:rPr>
      </w:pPr>
      <w:r>
        <w:rPr>
          <w:noProof/>
        </w:rPr>
        <mc:AlternateContent>
          <mc:Choice Requires="wps">
            <w:drawing>
              <wp:anchor distT="0" distB="0" distL="114300" distR="114300" simplePos="0" relativeHeight="251663360" behindDoc="0" locked="0" layoutInCell="1" allowOverlap="1" wp14:anchorId="39817587" wp14:editId="368691FD">
                <wp:simplePos x="0" y="0"/>
                <wp:positionH relativeFrom="column">
                  <wp:posOffset>437515</wp:posOffset>
                </wp:positionH>
                <wp:positionV relativeFrom="paragraph">
                  <wp:posOffset>2392045</wp:posOffset>
                </wp:positionV>
                <wp:extent cx="4147185"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4147185" cy="635"/>
                        </a:xfrm>
                        <a:prstGeom prst="rect">
                          <a:avLst/>
                        </a:prstGeom>
                        <a:solidFill>
                          <a:prstClr val="white"/>
                        </a:solidFill>
                        <a:ln>
                          <a:noFill/>
                        </a:ln>
                      </wps:spPr>
                      <wps:txbx>
                        <w:txbxContent>
                          <w:p w14:paraId="3454F544" w14:textId="77777777" w:rsidR="00F859CD" w:rsidRPr="00575732" w:rsidRDefault="00F859CD" w:rsidP="00F859CD">
                            <w:pPr>
                              <w:pStyle w:val="Caption"/>
                              <w:rPr>
                                <w:rFonts w:eastAsiaTheme="minorHAnsi"/>
                                <w:noProof/>
                                <w:sz w:val="24"/>
                                <w:szCs w:val="24"/>
                              </w:rPr>
                            </w:pPr>
                            <w:bookmarkStart w:id="31" w:name="_Toc122027445"/>
                            <w:bookmarkStart w:id="32" w:name="_Toc124233139"/>
                            <w:bookmarkStart w:id="33" w:name="_Toc124234613"/>
                            <w:bookmarkStart w:id="34" w:name="_Toc124235868"/>
                            <w:bookmarkStart w:id="35" w:name="_Toc124685405"/>
                            <w:r w:rsidRPr="00575732">
                              <w:rPr>
                                <w:sz w:val="24"/>
                                <w:szCs w:val="24"/>
                              </w:rPr>
                              <w:t>Gambar 3.</w:t>
                            </w:r>
                            <w:r w:rsidRPr="00575732">
                              <w:rPr>
                                <w:sz w:val="24"/>
                                <w:szCs w:val="24"/>
                              </w:rPr>
                              <w:fldChar w:fldCharType="begin"/>
                            </w:r>
                            <w:r w:rsidRPr="00575732">
                              <w:rPr>
                                <w:sz w:val="24"/>
                                <w:szCs w:val="24"/>
                              </w:rPr>
                              <w:instrText xml:space="preserve"> SEQ Gambar_3. \* ARABIC </w:instrText>
                            </w:r>
                            <w:r w:rsidRPr="00575732">
                              <w:rPr>
                                <w:sz w:val="24"/>
                                <w:szCs w:val="24"/>
                              </w:rPr>
                              <w:fldChar w:fldCharType="separate"/>
                            </w:r>
                            <w:r>
                              <w:rPr>
                                <w:noProof/>
                                <w:sz w:val="24"/>
                                <w:szCs w:val="24"/>
                              </w:rPr>
                              <w:t>4</w:t>
                            </w:r>
                            <w:r w:rsidRPr="00575732">
                              <w:rPr>
                                <w:sz w:val="24"/>
                                <w:szCs w:val="24"/>
                              </w:rPr>
                              <w:fldChar w:fldCharType="end"/>
                            </w:r>
                            <w:r w:rsidRPr="00575732">
                              <w:rPr>
                                <w:sz w:val="24"/>
                                <w:szCs w:val="24"/>
                              </w:rPr>
                              <w:t xml:space="preserve"> Juni </w:t>
                            </w:r>
                            <w:r w:rsidRPr="00575732">
                              <w:rPr>
                                <w:sz w:val="24"/>
                                <w:szCs w:val="24"/>
                              </w:rPr>
                              <w:t>Kriswanto. kumparan.com</w:t>
                            </w:r>
                            <w:bookmarkEnd w:id="31"/>
                            <w:bookmarkEnd w:id="32"/>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817587" id="Text Box 27" o:spid="_x0000_s1028" type="#_x0000_t202" style="position:absolute;left:0;text-align:left;margin-left:34.45pt;margin-top:188.35pt;width:326.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" stroked="f">
                <v:textbox style="mso-fit-shape-to-text:t" inset="0,0,0,0">
                  <w:txbxContent>
                    <w:p w14:paraId="3454F544" w14:textId="77777777" w:rsidR="00F859CD" w:rsidRPr="00575732" w:rsidRDefault="00F859CD" w:rsidP="00F859CD">
                      <w:pPr>
                        <w:pStyle w:val="Caption"/>
                        <w:rPr>
                          <w:rFonts w:eastAsiaTheme="minorHAnsi"/>
                          <w:noProof/>
                          <w:sz w:val="24"/>
                          <w:szCs w:val="24"/>
                        </w:rPr>
                      </w:pPr>
                      <w:bookmarkStart w:id="36" w:name="_Toc122027445"/>
                      <w:bookmarkStart w:id="37" w:name="_Toc124233139"/>
                      <w:bookmarkStart w:id="38" w:name="_Toc124234613"/>
                      <w:bookmarkStart w:id="39" w:name="_Toc124235868"/>
                      <w:bookmarkStart w:id="40" w:name="_Toc124685405"/>
                      <w:r w:rsidRPr="00575732">
                        <w:rPr>
                          <w:sz w:val="24"/>
                          <w:szCs w:val="24"/>
                        </w:rPr>
                        <w:t>Gambar 3.</w:t>
                      </w:r>
                      <w:r w:rsidRPr="00575732">
                        <w:rPr>
                          <w:sz w:val="24"/>
                          <w:szCs w:val="24"/>
                        </w:rPr>
                        <w:fldChar w:fldCharType="begin"/>
                      </w:r>
                      <w:r w:rsidRPr="00575732">
                        <w:rPr>
                          <w:sz w:val="24"/>
                          <w:szCs w:val="24"/>
                        </w:rPr>
                        <w:instrText xml:space="preserve"> SEQ Gambar_3. \* ARABIC </w:instrText>
                      </w:r>
                      <w:r w:rsidRPr="00575732">
                        <w:rPr>
                          <w:sz w:val="24"/>
                          <w:szCs w:val="24"/>
                        </w:rPr>
                        <w:fldChar w:fldCharType="separate"/>
                      </w:r>
                      <w:r>
                        <w:rPr>
                          <w:noProof/>
                          <w:sz w:val="24"/>
                          <w:szCs w:val="24"/>
                        </w:rPr>
                        <w:t>4</w:t>
                      </w:r>
                      <w:r w:rsidRPr="00575732">
                        <w:rPr>
                          <w:sz w:val="24"/>
                          <w:szCs w:val="24"/>
                        </w:rPr>
                        <w:fldChar w:fldCharType="end"/>
                      </w:r>
                      <w:r w:rsidRPr="00575732">
                        <w:rPr>
                          <w:sz w:val="24"/>
                          <w:szCs w:val="24"/>
                        </w:rPr>
                        <w:t xml:space="preserve"> Juni </w:t>
                      </w:r>
                      <w:r w:rsidRPr="00575732">
                        <w:rPr>
                          <w:sz w:val="24"/>
                          <w:szCs w:val="24"/>
                        </w:rPr>
                        <w:t>Kriswanto. kumparan.com</w:t>
                      </w:r>
                      <w:bookmarkEnd w:id="36"/>
                      <w:bookmarkEnd w:id="37"/>
                      <w:bookmarkEnd w:id="38"/>
                      <w:bookmarkEnd w:id="39"/>
                      <w:bookmarkEnd w:id="40"/>
                    </w:p>
                  </w:txbxContent>
                </v:textbox>
                <w10:wrap type="square"/>
              </v:shape>
            </w:pict>
          </mc:Fallback>
        </mc:AlternateContent>
      </w:r>
    </w:p>
    <w:p w14:paraId="44AAEE06" w14:textId="77777777" w:rsidR="00F859CD" w:rsidRDefault="00F859CD" w:rsidP="00F859CD">
      <w:pPr>
        <w:pStyle w:val="TableParagraph"/>
        <w:spacing w:line="480" w:lineRule="auto"/>
        <w:ind w:firstLine="714"/>
        <w:jc w:val="both"/>
        <w:rPr>
          <w:sz w:val="24"/>
          <w:szCs w:val="24"/>
        </w:rPr>
      </w:pPr>
      <w:r>
        <w:rPr>
          <w:rFonts w:eastAsiaTheme="minorHAnsi"/>
          <w:noProof/>
          <w:sz w:val="24"/>
          <w:szCs w:val="24"/>
          <w:lang w:val="en-US"/>
        </w:rPr>
        <w:t xml:space="preserve">Karya visual </w:t>
      </w:r>
      <w:r w:rsidRPr="006919FD">
        <w:rPr>
          <w:sz w:val="24"/>
          <w:szCs w:val="24"/>
          <w:shd w:val="clear" w:color="auto" w:fill="FFFFFF"/>
        </w:rPr>
        <w:t xml:space="preserve">Juni </w:t>
      </w:r>
      <w:proofErr w:type="spellStart"/>
      <w:r w:rsidRPr="006919FD">
        <w:rPr>
          <w:sz w:val="24"/>
          <w:szCs w:val="24"/>
          <w:shd w:val="clear" w:color="auto" w:fill="FFFFFF"/>
        </w:rPr>
        <w:t>Kriswanto</w:t>
      </w:r>
      <w:proofErr w:type="spellEnd"/>
      <w:r>
        <w:rPr>
          <w:sz w:val="24"/>
          <w:szCs w:val="24"/>
          <w:shd w:val="clear" w:color="auto" w:fill="FFFFFF"/>
        </w:rPr>
        <w:t xml:space="preserve"> </w:t>
      </w:r>
      <w:r>
        <w:rPr>
          <w:rFonts w:eastAsiaTheme="minorHAnsi"/>
          <w:sz w:val="24"/>
          <w:szCs w:val="24"/>
        </w:rPr>
        <w:t xml:space="preserve">penulis mengambil contoh sebagai acuan untuk mengambil foto tersebut sebagai bahan referensi karena dari segi pencahayaan memanfaatkan sumber cahaya yang masuk dari celah - celah jendela atu </w:t>
      </w:r>
      <w:proofErr w:type="spellStart"/>
      <w:r>
        <w:rPr>
          <w:rFonts w:eastAsiaTheme="minorHAnsi"/>
          <w:sz w:val="24"/>
          <w:szCs w:val="24"/>
        </w:rPr>
        <w:t>diding</w:t>
      </w:r>
      <w:proofErr w:type="spellEnd"/>
      <w:r>
        <w:rPr>
          <w:rFonts w:eastAsiaTheme="minorHAnsi"/>
          <w:sz w:val="24"/>
          <w:szCs w:val="24"/>
        </w:rPr>
        <w:t xml:space="preserve">, Apabila cahaya yang masuk dari samping akan menimbulkan efek dari pencahayaan side light. </w:t>
      </w:r>
    </w:p>
    <w:p w14:paraId="6C7A3F29" w14:textId="77777777" w:rsidR="00F859CD"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lastRenderedPageBreak/>
        <w:t xml:space="preserve">Tony Hartawan </w:t>
      </w:r>
    </w:p>
    <w:p w14:paraId="28D5EB2D" w14:textId="77777777" w:rsidR="00F859CD" w:rsidRPr="006B6D89"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Tahun 2015</w:t>
      </w:r>
    </w:p>
    <w:p w14:paraId="31ABEAC0" w14:textId="77777777" w:rsidR="00F859CD" w:rsidRDefault="00F859CD" w:rsidP="00F859CD">
      <w:pPr>
        <w:pStyle w:val="TableParagraph"/>
        <w:keepNext/>
        <w:spacing w:line="480" w:lineRule="auto"/>
        <w:ind w:firstLine="714"/>
        <w:jc w:val="both"/>
      </w:pPr>
      <w:r>
        <w:rPr>
          <w:noProof/>
        </w:rPr>
        <w:drawing>
          <wp:inline distT="0" distB="0" distL="0" distR="0" wp14:anchorId="639B577F" wp14:editId="59789301">
            <wp:extent cx="4073806" cy="2332800"/>
            <wp:effectExtent l="0" t="0" r="3175" b="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73806" cy="2332800"/>
                    </a:xfrm>
                    <a:prstGeom prst="rect">
                      <a:avLst/>
                    </a:prstGeom>
                  </pic:spPr>
                </pic:pic>
              </a:graphicData>
            </a:graphic>
          </wp:inline>
        </w:drawing>
      </w:r>
    </w:p>
    <w:p w14:paraId="2B599394" w14:textId="77777777" w:rsidR="00F859CD" w:rsidRPr="006B6D89"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bookmarkStart w:id="41" w:name="_Toc122027446"/>
      <w:bookmarkStart w:id="42" w:name="_Toc124233140"/>
      <w:bookmarkStart w:id="43" w:name="_Toc124234614"/>
      <w:bookmarkStart w:id="44" w:name="_Toc124235869"/>
      <w:bookmarkStart w:id="45" w:name="_Toc124685406"/>
      <w:r w:rsidRPr="00575732">
        <w:rPr>
          <w:rFonts w:ascii="Times New Roman" w:hAnsi="Times New Roman" w:cs="Times New Roman"/>
          <w:sz w:val="24"/>
          <w:szCs w:val="24"/>
        </w:rPr>
        <w:t>Gambar 3.</w:t>
      </w:r>
      <w:r w:rsidRPr="00575732">
        <w:rPr>
          <w:rFonts w:ascii="Times New Roman" w:hAnsi="Times New Roman" w:cs="Times New Roman"/>
          <w:sz w:val="24"/>
          <w:szCs w:val="24"/>
        </w:rPr>
        <w:fldChar w:fldCharType="begin"/>
      </w:r>
      <w:r w:rsidRPr="00575732">
        <w:rPr>
          <w:rFonts w:ascii="Times New Roman" w:hAnsi="Times New Roman" w:cs="Times New Roman"/>
          <w:sz w:val="24"/>
          <w:szCs w:val="24"/>
        </w:rPr>
        <w:instrText xml:space="preserve"> SEQ Gambar_3. \* ARABIC </w:instrText>
      </w:r>
      <w:r w:rsidRPr="00575732">
        <w:rPr>
          <w:rFonts w:ascii="Times New Roman" w:hAnsi="Times New Roman" w:cs="Times New Roman"/>
          <w:sz w:val="24"/>
          <w:szCs w:val="24"/>
        </w:rPr>
        <w:fldChar w:fldCharType="separate"/>
      </w:r>
      <w:r>
        <w:rPr>
          <w:rFonts w:ascii="Times New Roman" w:hAnsi="Times New Roman" w:cs="Times New Roman"/>
          <w:noProof/>
          <w:sz w:val="24"/>
          <w:szCs w:val="24"/>
        </w:rPr>
        <w:t>5</w:t>
      </w:r>
      <w:r w:rsidRPr="00575732">
        <w:rPr>
          <w:rFonts w:ascii="Times New Roman" w:hAnsi="Times New Roman" w:cs="Times New Roman"/>
          <w:sz w:val="24"/>
          <w:szCs w:val="24"/>
        </w:rPr>
        <w:fldChar w:fldCharType="end"/>
      </w:r>
      <w:r w:rsidRPr="00575732">
        <w:rPr>
          <w:rFonts w:ascii="Times New Roman" w:hAnsi="Times New Roman" w:cs="Times New Roman"/>
          <w:sz w:val="24"/>
          <w:szCs w:val="24"/>
        </w:rPr>
        <w:t xml:space="preserve"> </w:t>
      </w:r>
      <w:r w:rsidRPr="00575732">
        <w:rPr>
          <w:rFonts w:ascii="Times New Roman" w:eastAsiaTheme="minorHAnsi" w:hAnsi="Times New Roman" w:cs="Times New Roman"/>
          <w:sz w:val="24"/>
          <w:szCs w:val="24"/>
        </w:rPr>
        <w:t xml:space="preserve">Tony Hartawan </w:t>
      </w:r>
      <w:r w:rsidRPr="00575732">
        <w:rPr>
          <w:rFonts w:ascii="Times New Roman" w:hAnsi="Times New Roman" w:cs="Times New Roman"/>
          <w:sz w:val="24"/>
          <w:szCs w:val="24"/>
        </w:rPr>
        <w:t>foto.tempo.co</w:t>
      </w:r>
      <w:bookmarkEnd w:id="41"/>
      <w:bookmarkEnd w:id="42"/>
      <w:bookmarkEnd w:id="43"/>
      <w:bookmarkEnd w:id="44"/>
      <w:bookmarkEnd w:id="45"/>
    </w:p>
    <w:p w14:paraId="267F67B7" w14:textId="77777777" w:rsidR="00F859CD" w:rsidRDefault="00F859CD" w:rsidP="00F859CD">
      <w:pPr>
        <w:pStyle w:val="TableParagraph"/>
        <w:keepNext/>
        <w:spacing w:line="480" w:lineRule="auto"/>
        <w:ind w:firstLine="714"/>
        <w:jc w:val="both"/>
      </w:pPr>
      <w:r>
        <w:rPr>
          <w:noProof/>
        </w:rPr>
        <w:drawing>
          <wp:inline distT="0" distB="0" distL="0" distR="0" wp14:anchorId="01AC6E79" wp14:editId="4F16DB04">
            <wp:extent cx="4053600" cy="2321233"/>
            <wp:effectExtent l="0" t="0" r="4445" b="3175"/>
            <wp:docPr id="1055" name="Picture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3600" cy="2321233"/>
                    </a:xfrm>
                    <a:prstGeom prst="rect">
                      <a:avLst/>
                    </a:prstGeom>
                  </pic:spPr>
                </pic:pic>
              </a:graphicData>
            </a:graphic>
          </wp:inline>
        </w:drawing>
      </w:r>
    </w:p>
    <w:p w14:paraId="00BA8DE2" w14:textId="77777777" w:rsidR="00F859CD" w:rsidRPr="006B6D89" w:rsidRDefault="00F859CD" w:rsidP="00F859CD">
      <w:pPr>
        <w:pStyle w:val="ListParagraph"/>
        <w:tabs>
          <w:tab w:val="left" w:pos="426"/>
        </w:tabs>
        <w:spacing w:line="480" w:lineRule="auto"/>
        <w:ind w:left="0"/>
        <w:jc w:val="center"/>
        <w:rPr>
          <w:rFonts w:ascii="Times New Roman" w:eastAsiaTheme="minorHAnsi" w:hAnsi="Times New Roman" w:cs="Times New Roman"/>
          <w:sz w:val="24"/>
          <w:szCs w:val="24"/>
        </w:rPr>
      </w:pPr>
      <w:bookmarkStart w:id="46" w:name="_Toc122027447"/>
      <w:bookmarkStart w:id="47" w:name="_Toc124233141"/>
      <w:bookmarkStart w:id="48" w:name="_Toc124234615"/>
      <w:bookmarkStart w:id="49" w:name="_Toc124235870"/>
      <w:bookmarkStart w:id="50" w:name="_Toc124685407"/>
      <w:r w:rsidRPr="006B6D89">
        <w:rPr>
          <w:rFonts w:ascii="Times New Roman" w:hAnsi="Times New Roman" w:cs="Times New Roman"/>
          <w:sz w:val="24"/>
          <w:szCs w:val="24"/>
        </w:rPr>
        <w:t>Gambar 3.</w:t>
      </w:r>
      <w:r w:rsidRPr="006B6D89">
        <w:rPr>
          <w:rFonts w:ascii="Times New Roman" w:hAnsi="Times New Roman" w:cs="Times New Roman"/>
          <w:sz w:val="24"/>
          <w:szCs w:val="24"/>
        </w:rPr>
        <w:fldChar w:fldCharType="begin"/>
      </w:r>
      <w:r w:rsidRPr="006B6D89">
        <w:rPr>
          <w:rFonts w:ascii="Times New Roman" w:hAnsi="Times New Roman" w:cs="Times New Roman"/>
          <w:sz w:val="24"/>
          <w:szCs w:val="24"/>
        </w:rPr>
        <w:instrText xml:space="preserve"> SEQ Gambar_3. \* ARABIC </w:instrText>
      </w:r>
      <w:r w:rsidRPr="006B6D89">
        <w:rPr>
          <w:rFonts w:ascii="Times New Roman" w:hAnsi="Times New Roman" w:cs="Times New Roman"/>
          <w:sz w:val="24"/>
          <w:szCs w:val="24"/>
        </w:rPr>
        <w:fldChar w:fldCharType="separate"/>
      </w:r>
      <w:r>
        <w:rPr>
          <w:rFonts w:ascii="Times New Roman" w:hAnsi="Times New Roman" w:cs="Times New Roman"/>
          <w:noProof/>
          <w:sz w:val="24"/>
          <w:szCs w:val="24"/>
        </w:rPr>
        <w:t>6</w:t>
      </w:r>
      <w:r w:rsidRPr="006B6D89">
        <w:rPr>
          <w:rFonts w:ascii="Times New Roman" w:hAnsi="Times New Roman" w:cs="Times New Roman"/>
          <w:sz w:val="24"/>
          <w:szCs w:val="24"/>
        </w:rPr>
        <w:fldChar w:fldCharType="end"/>
      </w:r>
      <w:r w:rsidRPr="006B6D89">
        <w:rPr>
          <w:rFonts w:ascii="Times New Roman" w:hAnsi="Times New Roman" w:cs="Times New Roman"/>
          <w:sz w:val="24"/>
          <w:szCs w:val="24"/>
        </w:rPr>
        <w:t xml:space="preserve"> </w:t>
      </w:r>
      <w:r w:rsidRPr="006B6D89">
        <w:rPr>
          <w:rFonts w:ascii="Times New Roman" w:eastAsiaTheme="minorHAnsi" w:hAnsi="Times New Roman" w:cs="Times New Roman"/>
          <w:sz w:val="24"/>
          <w:szCs w:val="24"/>
        </w:rPr>
        <w:t xml:space="preserve">Tony Hartawan. </w:t>
      </w:r>
      <w:r w:rsidRPr="006B6D89">
        <w:rPr>
          <w:rFonts w:ascii="Times New Roman" w:hAnsi="Times New Roman" w:cs="Times New Roman"/>
          <w:sz w:val="24"/>
          <w:szCs w:val="24"/>
        </w:rPr>
        <w:t>foto.tempo.co</w:t>
      </w:r>
      <w:bookmarkEnd w:id="46"/>
      <w:bookmarkEnd w:id="47"/>
      <w:bookmarkEnd w:id="48"/>
      <w:bookmarkEnd w:id="49"/>
      <w:bookmarkEnd w:id="50"/>
    </w:p>
    <w:p w14:paraId="0FE1C5A3" w14:textId="77777777" w:rsidR="00F859CD" w:rsidRDefault="00F859CD" w:rsidP="00F859CD">
      <w:pPr>
        <w:pStyle w:val="ListParagraph"/>
        <w:tabs>
          <w:tab w:val="left" w:pos="426"/>
        </w:tabs>
        <w:spacing w:line="480" w:lineRule="auto"/>
        <w:ind w:left="0"/>
        <w:jc w:val="both"/>
        <w:rPr>
          <w:rFonts w:ascii="Times New Roman" w:eastAsiaTheme="minorHAnsi" w:hAnsi="Times New Roman" w:cs="Times New Roman"/>
          <w:sz w:val="24"/>
          <w:szCs w:val="24"/>
        </w:rPr>
      </w:pPr>
      <w:r>
        <w:rPr>
          <w:rFonts w:ascii="Times New Roman" w:eastAsiaTheme="minorHAnsi" w:hAnsi="Times New Roman" w:cs="Times New Roman"/>
          <w:noProof/>
          <w:sz w:val="24"/>
          <w:szCs w:val="24"/>
          <w:lang w:val="en-US"/>
        </w:rPr>
        <w:tab/>
      </w:r>
      <w:r>
        <w:rPr>
          <w:rFonts w:ascii="Times New Roman" w:eastAsiaTheme="minorHAnsi" w:hAnsi="Times New Roman" w:cs="Times New Roman"/>
          <w:noProof/>
          <w:sz w:val="24"/>
          <w:szCs w:val="24"/>
          <w:lang w:val="en-US"/>
        </w:rPr>
        <w:tab/>
        <w:t>Karya visual</w:t>
      </w:r>
      <w:r>
        <w:rPr>
          <w:rFonts w:ascii="Times New Roman" w:hAnsi="Times New Roman" w:cs="Times New Roman"/>
          <w:sz w:val="24"/>
          <w:szCs w:val="24"/>
          <w:shd w:val="clear" w:color="auto" w:fill="FFFFFF"/>
        </w:rPr>
        <w:t xml:space="preserve"> </w:t>
      </w:r>
      <w:r>
        <w:rPr>
          <w:rFonts w:ascii="Times New Roman" w:eastAsiaTheme="minorHAnsi" w:hAnsi="Times New Roman" w:cs="Times New Roman"/>
          <w:sz w:val="24"/>
          <w:szCs w:val="24"/>
        </w:rPr>
        <w:t xml:space="preserve">Tony Hartawan penulis mengambil contoh sebagai acuan untuk mengambil foto tersebut sebagai bahan referensi karena dari sudut </w:t>
      </w:r>
      <w:r w:rsidRPr="00D64F0F">
        <w:rPr>
          <w:rFonts w:ascii="Times New Roman" w:eastAsiaTheme="minorHAnsi" w:hAnsi="Times New Roman" w:cs="Times New Roman"/>
          <w:i/>
          <w:iCs/>
          <w:sz w:val="24"/>
          <w:szCs w:val="24"/>
        </w:rPr>
        <w:t>angle</w:t>
      </w:r>
      <w:r>
        <w:rPr>
          <w:rFonts w:ascii="Times New Roman" w:eastAsiaTheme="minorHAnsi" w:hAnsi="Times New Roman" w:cs="Times New Roman"/>
          <w:i/>
          <w:iCs/>
          <w:sz w:val="24"/>
          <w:szCs w:val="24"/>
        </w:rPr>
        <w:t xml:space="preserve"> Eye Level </w:t>
      </w:r>
      <w:r>
        <w:rPr>
          <w:rFonts w:ascii="Times New Roman" w:eastAsiaTheme="minorHAnsi" w:hAnsi="Times New Roman" w:cs="Times New Roman"/>
          <w:sz w:val="24"/>
          <w:szCs w:val="24"/>
        </w:rPr>
        <w:t xml:space="preserve">dan </w:t>
      </w:r>
      <w:r w:rsidRPr="00740BC1">
        <w:rPr>
          <w:rFonts w:ascii="Times New Roman" w:eastAsiaTheme="minorHAnsi" w:hAnsi="Times New Roman" w:cs="Times New Roman"/>
          <w:i/>
          <w:iCs/>
          <w:sz w:val="24"/>
          <w:szCs w:val="24"/>
        </w:rPr>
        <w:t xml:space="preserve">Low </w:t>
      </w:r>
      <w:proofErr w:type="spellStart"/>
      <w:r w:rsidRPr="00740BC1">
        <w:rPr>
          <w:rFonts w:ascii="Times New Roman" w:eastAsiaTheme="minorHAnsi" w:hAnsi="Times New Roman" w:cs="Times New Roman"/>
          <w:i/>
          <w:iCs/>
          <w:sz w:val="24"/>
          <w:szCs w:val="24"/>
        </w:rPr>
        <w:t>anggle</w:t>
      </w:r>
      <w:proofErr w:type="spellEnd"/>
      <w:r>
        <w:rPr>
          <w:rFonts w:ascii="Times New Roman" w:eastAsiaTheme="minorHAnsi" w:hAnsi="Times New Roman" w:cs="Times New Roman"/>
          <w:sz w:val="24"/>
          <w:szCs w:val="24"/>
        </w:rPr>
        <w:t xml:space="preserve"> dirasa akan mampu memperlihatkan dengan jelas saat pengrajin membuat proses pembentukan menjadi bahan jadi.</w:t>
      </w:r>
    </w:p>
    <w:p w14:paraId="6367A9F9" w14:textId="77777777" w:rsidR="00F859CD" w:rsidRPr="00A24073" w:rsidRDefault="00F859CD" w:rsidP="00F859CD">
      <w:pPr>
        <w:pStyle w:val="ListParagraph"/>
        <w:tabs>
          <w:tab w:val="left" w:pos="426"/>
        </w:tabs>
        <w:spacing w:line="480" w:lineRule="auto"/>
        <w:ind w:left="0"/>
        <w:jc w:val="both"/>
        <w:rPr>
          <w:rFonts w:ascii="Times New Roman" w:eastAsiaTheme="minorHAnsi" w:hAnsi="Times New Roman" w:cs="Times New Roman"/>
          <w:sz w:val="24"/>
          <w:szCs w:val="24"/>
        </w:rPr>
      </w:pPr>
    </w:p>
    <w:p w14:paraId="1AF09DCC" w14:textId="77777777" w:rsidR="00F859CD" w:rsidRDefault="00F859CD" w:rsidP="00F859CD">
      <w:pPr>
        <w:pStyle w:val="Heading2"/>
        <w:numPr>
          <w:ilvl w:val="0"/>
          <w:numId w:val="13"/>
        </w:numPr>
        <w:spacing w:line="360" w:lineRule="auto"/>
        <w:ind w:hanging="720"/>
      </w:pPr>
      <w:bookmarkStart w:id="51" w:name="_Toc132169796"/>
      <w:r w:rsidRPr="00D60456">
        <w:lastRenderedPageBreak/>
        <w:t xml:space="preserve">Alat </w:t>
      </w:r>
      <w:r>
        <w:t xml:space="preserve">dan </w:t>
      </w:r>
      <w:r w:rsidRPr="005704AE">
        <w:rPr>
          <w:i/>
          <w:iCs/>
        </w:rPr>
        <w:t>Editing</w:t>
      </w:r>
      <w:r>
        <w:rPr>
          <w:i/>
          <w:iCs/>
        </w:rPr>
        <w:t xml:space="preserve"> </w:t>
      </w:r>
      <w:r>
        <w:t>(Pasca Produksi)</w:t>
      </w:r>
      <w:bookmarkEnd w:id="51"/>
    </w:p>
    <w:p w14:paraId="1BE25F4C" w14:textId="77777777" w:rsidR="00F859CD" w:rsidRDefault="00F859CD" w:rsidP="00F859CD">
      <w:pPr>
        <w:pStyle w:val="Heading3"/>
        <w:numPr>
          <w:ilvl w:val="0"/>
          <w:numId w:val="31"/>
        </w:numPr>
        <w:tabs>
          <w:tab w:val="left" w:pos="993"/>
        </w:tabs>
        <w:spacing w:line="480" w:lineRule="auto"/>
      </w:pPr>
      <w:r>
        <w:t xml:space="preserve"> </w:t>
      </w:r>
      <w:bookmarkStart w:id="52" w:name="_Toc132169797"/>
      <w:r>
        <w:t>Alat – Alat</w:t>
      </w:r>
      <w:bookmarkEnd w:id="52"/>
    </w:p>
    <w:p w14:paraId="566EA553" w14:textId="77777777" w:rsidR="00F859CD" w:rsidRPr="005704AE" w:rsidRDefault="00F859CD" w:rsidP="00F859CD">
      <w:pPr>
        <w:spacing w:line="480" w:lineRule="auto"/>
        <w:ind w:firstLine="709"/>
        <w:jc w:val="both"/>
        <w:rPr>
          <w:rFonts w:ascii="Times New Roman" w:hAnsi="Times New Roman" w:cs="Times New Roman"/>
          <w:sz w:val="24"/>
          <w:szCs w:val="24"/>
        </w:rPr>
      </w:pPr>
      <w:r w:rsidRPr="005704AE">
        <w:rPr>
          <w:rFonts w:ascii="Times New Roman" w:hAnsi="Times New Roman" w:cs="Times New Roman"/>
          <w:sz w:val="24"/>
          <w:szCs w:val="24"/>
        </w:rPr>
        <w:t xml:space="preserve">Pembuatan karya tentunya dibutuhkan alat untuk membantu </w:t>
      </w:r>
      <w:r>
        <w:rPr>
          <w:rFonts w:ascii="Times New Roman" w:hAnsi="Times New Roman" w:cs="Times New Roman"/>
          <w:sz w:val="24"/>
          <w:szCs w:val="24"/>
        </w:rPr>
        <w:t>menunjang keberlangsungan pada saat pemotretan Tugas Akhir ini. Adalah sebagai berikut :</w:t>
      </w:r>
    </w:p>
    <w:p w14:paraId="6DC93C43" w14:textId="77777777" w:rsidR="00F859CD" w:rsidRPr="00761403" w:rsidRDefault="00F859CD" w:rsidP="00F859CD">
      <w:pPr>
        <w:pStyle w:val="ListParagraph"/>
        <w:numPr>
          <w:ilvl w:val="0"/>
          <w:numId w:val="21"/>
        </w:numPr>
        <w:spacing w:line="360" w:lineRule="auto"/>
        <w:rPr>
          <w:rFonts w:ascii="Times New Roman" w:hAnsi="Times New Roman" w:cs="Times New Roman"/>
          <w:b/>
          <w:bCs/>
          <w:sz w:val="24"/>
          <w:szCs w:val="24"/>
        </w:rPr>
      </w:pPr>
      <w:r w:rsidRPr="00761403">
        <w:rPr>
          <w:rFonts w:ascii="Times New Roman" w:hAnsi="Times New Roman" w:cs="Times New Roman"/>
          <w:b/>
          <w:bCs/>
          <w:sz w:val="24"/>
          <w:szCs w:val="24"/>
        </w:rPr>
        <w:t>Kamera Sony a6000</w:t>
      </w:r>
    </w:p>
    <w:p w14:paraId="5C19D1BF" w14:textId="77777777" w:rsidR="00F859CD" w:rsidRDefault="00F859CD" w:rsidP="00F859CD">
      <w:pPr>
        <w:pStyle w:val="ListParagraph"/>
        <w:keepNext/>
        <w:spacing w:line="480" w:lineRule="auto"/>
        <w:ind w:left="1429"/>
        <w:jc w:val="center"/>
        <w:rPr>
          <w:rFonts w:ascii="Times New Roman" w:hAnsi="Times New Roman" w:cs="Times New Roman"/>
          <w:noProof/>
          <w:sz w:val="24"/>
          <w:szCs w:val="24"/>
        </w:rPr>
      </w:pPr>
    </w:p>
    <w:p w14:paraId="65906C85" w14:textId="77777777" w:rsidR="00F859CD" w:rsidRDefault="00F859CD" w:rsidP="00F859CD">
      <w:pPr>
        <w:pStyle w:val="ListParagraph"/>
        <w:keepNext/>
        <w:spacing w:line="480" w:lineRule="auto"/>
        <w:ind w:left="1429"/>
        <w:jc w:val="center"/>
      </w:pPr>
      <w:r>
        <w:rPr>
          <w:rFonts w:ascii="Times New Roman" w:hAnsi="Times New Roman" w:cs="Times New Roman"/>
          <w:noProof/>
          <w:sz w:val="24"/>
          <w:szCs w:val="24"/>
        </w:rPr>
        <w:drawing>
          <wp:inline distT="0" distB="0" distL="0" distR="0" wp14:anchorId="3ADD1819" wp14:editId="4EF25A49">
            <wp:extent cx="1981200" cy="132169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4" cstate="print">
                      <a:extLst>
                        <a:ext uri="{28A0092B-C50C-407E-A947-70E740481C1C}">
                          <a14:useLocalDpi xmlns:a14="http://schemas.microsoft.com/office/drawing/2010/main" val="0"/>
                        </a:ext>
                      </a:extLst>
                    </a:blip>
                    <a:srcRect t="13442" b="20251"/>
                    <a:stretch/>
                  </pic:blipFill>
                  <pic:spPr bwMode="auto">
                    <a:xfrm>
                      <a:off x="0" y="0"/>
                      <a:ext cx="1993406" cy="1329835"/>
                    </a:xfrm>
                    <a:prstGeom prst="rect">
                      <a:avLst/>
                    </a:prstGeom>
                    <a:ln>
                      <a:noFill/>
                    </a:ln>
                    <a:extLst>
                      <a:ext uri="{53640926-AAD7-44D8-BBD7-CCE9431645EC}">
                        <a14:shadowObscured xmlns:a14="http://schemas.microsoft.com/office/drawing/2010/main"/>
                      </a:ext>
                    </a:extLst>
                  </pic:spPr>
                </pic:pic>
              </a:graphicData>
            </a:graphic>
          </wp:inline>
        </w:drawing>
      </w:r>
    </w:p>
    <w:p w14:paraId="70A005E0" w14:textId="77777777" w:rsidR="00F859CD" w:rsidRPr="00111974" w:rsidRDefault="00F859CD" w:rsidP="00F859CD">
      <w:pPr>
        <w:pStyle w:val="Caption"/>
        <w:spacing w:line="480" w:lineRule="auto"/>
        <w:rPr>
          <w:sz w:val="24"/>
          <w:szCs w:val="24"/>
        </w:rPr>
      </w:pPr>
      <w:r>
        <w:rPr>
          <w:sz w:val="24"/>
          <w:szCs w:val="24"/>
        </w:rPr>
        <w:tab/>
      </w:r>
      <w:bookmarkStart w:id="53" w:name="_Toc122027448"/>
      <w:bookmarkStart w:id="54" w:name="_Toc124233142"/>
      <w:bookmarkStart w:id="55" w:name="_Toc124234616"/>
      <w:bookmarkStart w:id="56" w:name="_Toc124235871"/>
      <w:bookmarkStart w:id="57" w:name="_Toc124685408"/>
      <w:r w:rsidRPr="001B01CE">
        <w:rPr>
          <w:sz w:val="24"/>
          <w:szCs w:val="24"/>
        </w:rPr>
        <w:t>Gambar 3.</w:t>
      </w:r>
      <w:r w:rsidRPr="001B01CE">
        <w:rPr>
          <w:sz w:val="24"/>
          <w:szCs w:val="24"/>
        </w:rPr>
        <w:fldChar w:fldCharType="begin"/>
      </w:r>
      <w:r w:rsidRPr="001B01CE">
        <w:rPr>
          <w:sz w:val="24"/>
          <w:szCs w:val="24"/>
        </w:rPr>
        <w:instrText xml:space="preserve"> SEQ Gambar_3. \* ARABIC </w:instrText>
      </w:r>
      <w:r w:rsidRPr="001B01CE">
        <w:rPr>
          <w:sz w:val="24"/>
          <w:szCs w:val="24"/>
        </w:rPr>
        <w:fldChar w:fldCharType="separate"/>
      </w:r>
      <w:r>
        <w:rPr>
          <w:noProof/>
          <w:sz w:val="24"/>
          <w:szCs w:val="24"/>
        </w:rPr>
        <w:t>7</w:t>
      </w:r>
      <w:r w:rsidRPr="001B01CE">
        <w:rPr>
          <w:sz w:val="24"/>
          <w:szCs w:val="24"/>
        </w:rPr>
        <w:fldChar w:fldCharType="end"/>
      </w:r>
      <w:r w:rsidRPr="001B01CE">
        <w:rPr>
          <w:sz w:val="24"/>
          <w:szCs w:val="24"/>
        </w:rPr>
        <w:t xml:space="preserve"> Kamera Sony a6000. plazakamera.com</w:t>
      </w:r>
      <w:bookmarkEnd w:id="53"/>
      <w:bookmarkEnd w:id="54"/>
      <w:bookmarkEnd w:id="55"/>
      <w:bookmarkEnd w:id="56"/>
      <w:bookmarkEnd w:id="57"/>
    </w:p>
    <w:p w14:paraId="460E613B" w14:textId="77777777" w:rsidR="00F859CD" w:rsidRDefault="00F859CD" w:rsidP="00F859CD">
      <w:pPr>
        <w:pStyle w:val="ListParagraph"/>
        <w:spacing w:line="480" w:lineRule="auto"/>
        <w:ind w:left="1429"/>
        <w:jc w:val="both"/>
        <w:rPr>
          <w:rFonts w:ascii="Times New Roman" w:hAnsi="Times New Roman" w:cs="Times New Roman"/>
          <w:sz w:val="24"/>
          <w:szCs w:val="24"/>
        </w:rPr>
      </w:pPr>
      <w:r w:rsidRPr="00313BCC">
        <w:rPr>
          <w:rFonts w:ascii="Times New Roman" w:hAnsi="Times New Roman" w:cs="Times New Roman"/>
          <w:sz w:val="24"/>
          <w:szCs w:val="24"/>
        </w:rPr>
        <w:t xml:space="preserve">Penulis menggunakan kamera ini karena memiliki kelebihan layar yang </w:t>
      </w:r>
      <w:r>
        <w:rPr>
          <w:rFonts w:ascii="Times New Roman" w:hAnsi="Times New Roman" w:cs="Times New Roman"/>
          <w:sz w:val="24"/>
          <w:szCs w:val="24"/>
        </w:rPr>
        <w:t>dapat</w:t>
      </w:r>
      <w:r w:rsidRPr="00313BCC">
        <w:rPr>
          <w:rFonts w:ascii="Times New Roman" w:hAnsi="Times New Roman" w:cs="Times New Roman"/>
          <w:sz w:val="24"/>
          <w:szCs w:val="24"/>
        </w:rPr>
        <w:t xml:space="preserve"> dibalik ke depan/dilipat (</w:t>
      </w:r>
      <w:r w:rsidRPr="00313BCC">
        <w:rPr>
          <w:rFonts w:ascii="Times New Roman" w:hAnsi="Times New Roman" w:cs="Times New Roman"/>
          <w:i/>
          <w:iCs/>
          <w:sz w:val="24"/>
          <w:szCs w:val="24"/>
        </w:rPr>
        <w:t>flip screen</w:t>
      </w:r>
      <w:r w:rsidRPr="00313BCC">
        <w:rPr>
          <w:rFonts w:ascii="Times New Roman" w:hAnsi="Times New Roman" w:cs="Times New Roman"/>
          <w:sz w:val="24"/>
          <w:szCs w:val="24"/>
        </w:rPr>
        <w:t>)</w:t>
      </w:r>
      <w:r>
        <w:rPr>
          <w:rFonts w:ascii="Times New Roman" w:hAnsi="Times New Roman" w:cs="Times New Roman"/>
          <w:sz w:val="24"/>
          <w:szCs w:val="24"/>
        </w:rPr>
        <w:t xml:space="preserve">, sensor yang terdapat pada kamera ini menggunakan APS-C dimana sensor ini bagus untuk mengambil gambar sensor ini langsung menerima pantulan dari objek maupun cahaya yang dapat diabadikan langsung tampa adanya pantulan lagi seperti yang terdapat pada kamera DSLR. </w:t>
      </w:r>
      <w:r w:rsidRPr="009E1BAB">
        <w:rPr>
          <w:rFonts w:ascii="Times New Roman" w:hAnsi="Times New Roman" w:cs="Times New Roman"/>
          <w:sz w:val="24"/>
          <w:szCs w:val="24"/>
        </w:rPr>
        <w:t xml:space="preserve">Kamera ini sudah </w:t>
      </w:r>
      <w:r>
        <w:rPr>
          <w:rFonts w:ascii="Times New Roman" w:hAnsi="Times New Roman" w:cs="Times New Roman"/>
          <w:sz w:val="24"/>
          <w:szCs w:val="24"/>
        </w:rPr>
        <w:t xml:space="preserve">dibekali </w:t>
      </w:r>
      <w:r w:rsidRPr="009E1BAB">
        <w:rPr>
          <w:rFonts w:ascii="Times New Roman" w:hAnsi="Times New Roman" w:cs="Times New Roman"/>
          <w:sz w:val="24"/>
          <w:szCs w:val="24"/>
        </w:rPr>
        <w:t>24.3 mega pixel</w:t>
      </w:r>
      <w:r>
        <w:rPr>
          <w:rFonts w:ascii="Times New Roman" w:hAnsi="Times New Roman" w:cs="Times New Roman"/>
          <w:sz w:val="24"/>
          <w:szCs w:val="24"/>
        </w:rPr>
        <w:t xml:space="preserve"> yang mampu menunjang gambar yang cukup tajam dan kamera ini memiliki keunggulan warna.</w:t>
      </w:r>
    </w:p>
    <w:p w14:paraId="30B4DBD7" w14:textId="77777777" w:rsidR="00F859CD" w:rsidRDefault="00F859CD" w:rsidP="00F859CD">
      <w:pPr>
        <w:pStyle w:val="ListParagraph"/>
        <w:spacing w:line="480" w:lineRule="auto"/>
        <w:ind w:left="1429"/>
        <w:jc w:val="both"/>
        <w:rPr>
          <w:rFonts w:ascii="Times New Roman" w:hAnsi="Times New Roman" w:cs="Times New Roman"/>
          <w:sz w:val="24"/>
          <w:szCs w:val="24"/>
        </w:rPr>
      </w:pPr>
    </w:p>
    <w:p w14:paraId="2562A4EB" w14:textId="77777777" w:rsidR="00F859CD" w:rsidRDefault="00F859CD" w:rsidP="00F859CD">
      <w:pPr>
        <w:pStyle w:val="ListParagraph"/>
        <w:spacing w:line="480" w:lineRule="auto"/>
        <w:ind w:left="1429"/>
        <w:jc w:val="both"/>
        <w:rPr>
          <w:rFonts w:ascii="Times New Roman" w:hAnsi="Times New Roman" w:cs="Times New Roman"/>
          <w:sz w:val="24"/>
          <w:szCs w:val="24"/>
        </w:rPr>
      </w:pPr>
    </w:p>
    <w:p w14:paraId="545D8EBB" w14:textId="77777777" w:rsidR="00F859CD" w:rsidRPr="0025786C" w:rsidRDefault="00F859CD" w:rsidP="00F859CD">
      <w:pPr>
        <w:pStyle w:val="ListParagraph"/>
        <w:spacing w:line="480" w:lineRule="auto"/>
        <w:ind w:left="1429"/>
        <w:jc w:val="both"/>
        <w:rPr>
          <w:rFonts w:ascii="Times New Roman" w:hAnsi="Times New Roman" w:cs="Times New Roman"/>
          <w:sz w:val="24"/>
          <w:szCs w:val="24"/>
        </w:rPr>
      </w:pPr>
    </w:p>
    <w:p w14:paraId="24398117" w14:textId="77777777" w:rsidR="00F859CD" w:rsidRPr="00761403" w:rsidRDefault="00F859CD" w:rsidP="00F859CD">
      <w:pPr>
        <w:pStyle w:val="ListParagraph"/>
        <w:numPr>
          <w:ilvl w:val="0"/>
          <w:numId w:val="21"/>
        </w:numPr>
        <w:spacing w:line="480" w:lineRule="auto"/>
        <w:rPr>
          <w:rFonts w:ascii="Times New Roman" w:hAnsi="Times New Roman" w:cs="Times New Roman"/>
          <w:b/>
          <w:bCs/>
          <w:sz w:val="24"/>
          <w:szCs w:val="24"/>
        </w:rPr>
      </w:pPr>
      <w:r w:rsidRPr="00761403">
        <w:rPr>
          <w:rFonts w:ascii="Times New Roman" w:hAnsi="Times New Roman" w:cs="Times New Roman"/>
          <w:b/>
          <w:bCs/>
          <w:sz w:val="24"/>
          <w:szCs w:val="24"/>
        </w:rPr>
        <w:lastRenderedPageBreak/>
        <w:t xml:space="preserve">Lensa Sony G-Master 18-105mm F4 </w:t>
      </w:r>
    </w:p>
    <w:p w14:paraId="4D1A0B13" w14:textId="77777777" w:rsidR="00F859CD" w:rsidRDefault="00F859CD" w:rsidP="00F859CD">
      <w:pPr>
        <w:pStyle w:val="ListParagraph"/>
        <w:keepNext/>
        <w:spacing w:line="480" w:lineRule="auto"/>
        <w:ind w:left="1429"/>
        <w:jc w:val="center"/>
      </w:pPr>
      <w:r>
        <w:rPr>
          <w:rFonts w:ascii="Times New Roman" w:hAnsi="Times New Roman" w:cs="Times New Roman"/>
          <w:noProof/>
          <w:sz w:val="24"/>
          <w:szCs w:val="24"/>
        </w:rPr>
        <w:drawing>
          <wp:inline distT="0" distB="0" distL="0" distR="0" wp14:anchorId="427E8F3E" wp14:editId="0C4A0682">
            <wp:extent cx="2578001" cy="159327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5">
                      <a:extLst>
                        <a:ext uri="{28A0092B-C50C-407E-A947-70E740481C1C}">
                          <a14:useLocalDpi xmlns:a14="http://schemas.microsoft.com/office/drawing/2010/main" val="0"/>
                        </a:ext>
                      </a:extLst>
                    </a:blip>
                    <a:srcRect t="12493" b="25705"/>
                    <a:stretch/>
                  </pic:blipFill>
                  <pic:spPr bwMode="auto">
                    <a:xfrm>
                      <a:off x="0" y="0"/>
                      <a:ext cx="2628860" cy="1624705"/>
                    </a:xfrm>
                    <a:prstGeom prst="rect">
                      <a:avLst/>
                    </a:prstGeom>
                    <a:ln>
                      <a:noFill/>
                    </a:ln>
                    <a:extLst>
                      <a:ext uri="{53640926-AAD7-44D8-BBD7-CCE9431645EC}">
                        <a14:shadowObscured xmlns:a14="http://schemas.microsoft.com/office/drawing/2010/main"/>
                      </a:ext>
                    </a:extLst>
                  </pic:spPr>
                </pic:pic>
              </a:graphicData>
            </a:graphic>
          </wp:inline>
        </w:drawing>
      </w:r>
    </w:p>
    <w:p w14:paraId="7B27A8D2" w14:textId="77777777" w:rsidR="00F859CD" w:rsidRPr="00111974" w:rsidRDefault="00F859CD" w:rsidP="00F859CD">
      <w:pPr>
        <w:pStyle w:val="Caption"/>
        <w:spacing w:line="480" w:lineRule="auto"/>
        <w:rPr>
          <w:sz w:val="24"/>
          <w:szCs w:val="24"/>
        </w:rPr>
      </w:pPr>
      <w:r>
        <w:rPr>
          <w:sz w:val="24"/>
          <w:szCs w:val="24"/>
        </w:rPr>
        <w:tab/>
      </w:r>
      <w:bookmarkStart w:id="58" w:name="_Toc122027449"/>
      <w:bookmarkStart w:id="59" w:name="_Toc124233143"/>
      <w:bookmarkStart w:id="60" w:name="_Toc124234617"/>
      <w:bookmarkStart w:id="61" w:name="_Toc124235872"/>
      <w:bookmarkStart w:id="62" w:name="_Toc124685409"/>
      <w:r w:rsidRPr="00111974">
        <w:rPr>
          <w:sz w:val="24"/>
          <w:szCs w:val="24"/>
        </w:rPr>
        <w:t>Gambar 3.</w:t>
      </w:r>
      <w:r w:rsidRPr="00111974">
        <w:rPr>
          <w:sz w:val="24"/>
          <w:szCs w:val="24"/>
        </w:rPr>
        <w:fldChar w:fldCharType="begin"/>
      </w:r>
      <w:r w:rsidRPr="00111974">
        <w:rPr>
          <w:sz w:val="24"/>
          <w:szCs w:val="24"/>
        </w:rPr>
        <w:instrText xml:space="preserve"> SEQ Gambar_3. \* ARABIC </w:instrText>
      </w:r>
      <w:r w:rsidRPr="00111974">
        <w:rPr>
          <w:sz w:val="24"/>
          <w:szCs w:val="24"/>
        </w:rPr>
        <w:fldChar w:fldCharType="separate"/>
      </w:r>
      <w:r>
        <w:rPr>
          <w:noProof/>
          <w:sz w:val="24"/>
          <w:szCs w:val="24"/>
        </w:rPr>
        <w:t>8</w:t>
      </w:r>
      <w:r w:rsidRPr="00111974">
        <w:rPr>
          <w:sz w:val="24"/>
          <w:szCs w:val="24"/>
        </w:rPr>
        <w:fldChar w:fldCharType="end"/>
      </w:r>
      <w:r w:rsidRPr="00111974">
        <w:rPr>
          <w:sz w:val="24"/>
          <w:szCs w:val="24"/>
        </w:rPr>
        <w:t xml:space="preserve"> Lensa Sony G-Master. sony.co.id</w:t>
      </w:r>
      <w:bookmarkEnd w:id="58"/>
      <w:bookmarkEnd w:id="59"/>
      <w:bookmarkEnd w:id="60"/>
      <w:bookmarkEnd w:id="61"/>
      <w:bookmarkEnd w:id="62"/>
    </w:p>
    <w:p w14:paraId="3B848716" w14:textId="77777777" w:rsidR="00F859CD" w:rsidRPr="007E4660" w:rsidRDefault="00F859CD" w:rsidP="00F859CD">
      <w:pPr>
        <w:pStyle w:val="ListParagraph"/>
        <w:spacing w:line="480" w:lineRule="auto"/>
        <w:ind w:left="1429"/>
        <w:jc w:val="both"/>
        <w:rPr>
          <w:rFonts w:ascii="Times New Roman" w:hAnsi="Times New Roman" w:cs="Times New Roman"/>
          <w:sz w:val="24"/>
          <w:szCs w:val="24"/>
        </w:rPr>
      </w:pPr>
      <w:r w:rsidRPr="00391188">
        <w:rPr>
          <w:rFonts w:ascii="Times New Roman" w:hAnsi="Times New Roman" w:cs="Times New Roman"/>
          <w:sz w:val="24"/>
          <w:szCs w:val="24"/>
        </w:rPr>
        <w:t>Penulis menggunakan lensa ini karena</w:t>
      </w:r>
      <w:r>
        <w:rPr>
          <w:rFonts w:ascii="Times New Roman" w:hAnsi="Times New Roman" w:cs="Times New Roman"/>
          <w:sz w:val="24"/>
          <w:szCs w:val="24"/>
        </w:rPr>
        <w:t xml:space="preserve"> dirasa cukup efektif. Karena mengacu pada lensa yang mendukung </w:t>
      </w:r>
      <w:r w:rsidRPr="00EA6247">
        <w:rPr>
          <w:rFonts w:ascii="Times New Roman" w:hAnsi="Times New Roman" w:cs="Times New Roman"/>
          <w:i/>
          <w:iCs/>
          <w:sz w:val="24"/>
          <w:szCs w:val="24"/>
        </w:rPr>
        <w:t>focal range</w:t>
      </w:r>
      <w:r>
        <w:rPr>
          <w:rFonts w:ascii="Times New Roman" w:hAnsi="Times New Roman" w:cs="Times New Roman"/>
          <w:sz w:val="24"/>
          <w:szCs w:val="24"/>
        </w:rPr>
        <w:t xml:space="preserve"> lebar sampai sempit dan focal length untuk wide maupun tele. Lensa ini </w:t>
      </w:r>
      <w:r w:rsidRPr="00391188">
        <w:rPr>
          <w:rFonts w:ascii="Times New Roman" w:hAnsi="Times New Roman" w:cs="Times New Roman"/>
          <w:sz w:val="24"/>
          <w:szCs w:val="24"/>
        </w:rPr>
        <w:t>mempunyai</w:t>
      </w:r>
      <w:r>
        <w:rPr>
          <w:rFonts w:ascii="Times New Roman" w:hAnsi="Times New Roman" w:cs="Times New Roman"/>
          <w:sz w:val="24"/>
          <w:szCs w:val="24"/>
        </w:rPr>
        <w:t xml:space="preserve"> bukaan</w:t>
      </w:r>
      <w:r w:rsidRPr="00391188">
        <w:rPr>
          <w:rFonts w:ascii="Times New Roman" w:hAnsi="Times New Roman" w:cs="Times New Roman"/>
          <w:sz w:val="24"/>
          <w:szCs w:val="24"/>
        </w:rPr>
        <w:t xml:space="preserve"> diafragma </w:t>
      </w:r>
      <w:r>
        <w:rPr>
          <w:rFonts w:ascii="Times New Roman" w:hAnsi="Times New Roman" w:cs="Times New Roman"/>
          <w:sz w:val="24"/>
          <w:szCs w:val="24"/>
        </w:rPr>
        <w:t>F4.</w:t>
      </w:r>
    </w:p>
    <w:p w14:paraId="663F2823" w14:textId="77777777" w:rsidR="00F859CD" w:rsidRPr="00761403" w:rsidRDefault="00F859CD" w:rsidP="00F859CD">
      <w:pPr>
        <w:pStyle w:val="ListParagraph"/>
        <w:numPr>
          <w:ilvl w:val="0"/>
          <w:numId w:val="21"/>
        </w:numPr>
        <w:spacing w:line="480" w:lineRule="auto"/>
        <w:jc w:val="both"/>
        <w:rPr>
          <w:rFonts w:ascii="Times New Roman" w:hAnsi="Times New Roman" w:cs="Times New Roman"/>
          <w:b/>
          <w:bCs/>
          <w:sz w:val="24"/>
          <w:szCs w:val="24"/>
        </w:rPr>
      </w:pPr>
      <w:r w:rsidRPr="00761403">
        <w:rPr>
          <w:rFonts w:ascii="Times New Roman" w:hAnsi="Times New Roman" w:cs="Times New Roman"/>
          <w:b/>
          <w:bCs/>
          <w:sz w:val="24"/>
          <w:szCs w:val="24"/>
        </w:rPr>
        <w:t xml:space="preserve">Tripod </w:t>
      </w:r>
      <w:proofErr w:type="spellStart"/>
      <w:r w:rsidRPr="00761403">
        <w:rPr>
          <w:rFonts w:ascii="Times New Roman" w:hAnsi="Times New Roman" w:cs="Times New Roman"/>
          <w:b/>
          <w:bCs/>
          <w:i/>
          <w:iCs/>
          <w:sz w:val="24"/>
          <w:szCs w:val="24"/>
        </w:rPr>
        <w:t>Excell</w:t>
      </w:r>
      <w:proofErr w:type="spellEnd"/>
      <w:r w:rsidRPr="00761403">
        <w:rPr>
          <w:rFonts w:ascii="Times New Roman" w:hAnsi="Times New Roman" w:cs="Times New Roman"/>
          <w:b/>
          <w:bCs/>
          <w:sz w:val="24"/>
          <w:szCs w:val="24"/>
        </w:rPr>
        <w:t xml:space="preserve"> UFO </w:t>
      </w:r>
    </w:p>
    <w:p w14:paraId="1FF3BC0E" w14:textId="77777777" w:rsidR="00F859CD" w:rsidRDefault="00F859CD" w:rsidP="00F859CD">
      <w:pPr>
        <w:pStyle w:val="ListParagraph"/>
        <w:keepNext/>
        <w:spacing w:line="480" w:lineRule="auto"/>
        <w:ind w:left="1429"/>
        <w:jc w:val="center"/>
      </w:pPr>
      <w:r>
        <w:rPr>
          <w:rFonts w:ascii="Times New Roman" w:hAnsi="Times New Roman" w:cs="Times New Roman"/>
          <w:noProof/>
          <w:sz w:val="24"/>
          <w:szCs w:val="24"/>
        </w:rPr>
        <w:drawing>
          <wp:inline distT="0" distB="0" distL="0" distR="0" wp14:anchorId="0EE8598F" wp14:editId="02C07C80">
            <wp:extent cx="2224216" cy="2033770"/>
            <wp:effectExtent l="0" t="0" r="508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6">
                      <a:extLst>
                        <a:ext uri="{28A0092B-C50C-407E-A947-70E740481C1C}">
                          <a14:useLocalDpi xmlns:a14="http://schemas.microsoft.com/office/drawing/2010/main" val="0"/>
                        </a:ext>
                      </a:extLst>
                    </a:blip>
                    <a:srcRect l="7227" b="15171"/>
                    <a:stretch/>
                  </pic:blipFill>
                  <pic:spPr bwMode="auto">
                    <a:xfrm>
                      <a:off x="0" y="0"/>
                      <a:ext cx="2279927" cy="2084711"/>
                    </a:xfrm>
                    <a:prstGeom prst="rect">
                      <a:avLst/>
                    </a:prstGeom>
                    <a:ln>
                      <a:noFill/>
                    </a:ln>
                    <a:extLst>
                      <a:ext uri="{53640926-AAD7-44D8-BBD7-CCE9431645EC}">
                        <a14:shadowObscured xmlns:a14="http://schemas.microsoft.com/office/drawing/2010/main"/>
                      </a:ext>
                    </a:extLst>
                  </pic:spPr>
                </pic:pic>
              </a:graphicData>
            </a:graphic>
          </wp:inline>
        </w:drawing>
      </w:r>
    </w:p>
    <w:p w14:paraId="648229CB" w14:textId="77777777" w:rsidR="00F859CD" w:rsidRPr="00111974" w:rsidRDefault="00F859CD" w:rsidP="00F859CD">
      <w:pPr>
        <w:pStyle w:val="Caption"/>
        <w:spacing w:line="480" w:lineRule="auto"/>
        <w:rPr>
          <w:noProof/>
          <w:sz w:val="24"/>
          <w:szCs w:val="24"/>
        </w:rPr>
      </w:pPr>
      <w:r>
        <w:rPr>
          <w:sz w:val="24"/>
          <w:szCs w:val="24"/>
        </w:rPr>
        <w:tab/>
      </w:r>
      <w:bookmarkStart w:id="63" w:name="_Toc122027451"/>
      <w:bookmarkStart w:id="64" w:name="_Toc124233145"/>
      <w:bookmarkStart w:id="65" w:name="_Toc124234619"/>
      <w:bookmarkStart w:id="66" w:name="_Toc124235874"/>
      <w:bookmarkStart w:id="67" w:name="_Toc124685410"/>
      <w:r w:rsidRPr="00111974">
        <w:rPr>
          <w:sz w:val="24"/>
          <w:szCs w:val="24"/>
        </w:rPr>
        <w:t>Gambar 3.</w:t>
      </w:r>
      <w:r w:rsidRPr="00111974">
        <w:rPr>
          <w:sz w:val="24"/>
          <w:szCs w:val="24"/>
        </w:rPr>
        <w:fldChar w:fldCharType="begin"/>
      </w:r>
      <w:r w:rsidRPr="00111974">
        <w:rPr>
          <w:sz w:val="24"/>
          <w:szCs w:val="24"/>
        </w:rPr>
        <w:instrText xml:space="preserve"> SEQ Gambar_3. \* ARABIC </w:instrText>
      </w:r>
      <w:r w:rsidRPr="00111974">
        <w:rPr>
          <w:sz w:val="24"/>
          <w:szCs w:val="24"/>
        </w:rPr>
        <w:fldChar w:fldCharType="separate"/>
      </w:r>
      <w:r>
        <w:rPr>
          <w:noProof/>
          <w:sz w:val="24"/>
          <w:szCs w:val="24"/>
        </w:rPr>
        <w:t>9</w:t>
      </w:r>
      <w:r w:rsidRPr="00111974">
        <w:rPr>
          <w:sz w:val="24"/>
          <w:szCs w:val="24"/>
        </w:rPr>
        <w:fldChar w:fldCharType="end"/>
      </w:r>
      <w:r w:rsidRPr="00111974">
        <w:rPr>
          <w:sz w:val="24"/>
          <w:szCs w:val="24"/>
        </w:rPr>
        <w:t xml:space="preserve"> Tripod </w:t>
      </w:r>
      <w:proofErr w:type="spellStart"/>
      <w:r w:rsidRPr="00111974">
        <w:rPr>
          <w:i/>
          <w:iCs/>
          <w:sz w:val="24"/>
          <w:szCs w:val="24"/>
        </w:rPr>
        <w:t>Exell</w:t>
      </w:r>
      <w:proofErr w:type="spellEnd"/>
      <w:r w:rsidRPr="00111974">
        <w:rPr>
          <w:sz w:val="24"/>
          <w:szCs w:val="24"/>
        </w:rPr>
        <w:t xml:space="preserve"> UFO. plazakamera.com</w:t>
      </w:r>
      <w:bookmarkEnd w:id="63"/>
      <w:bookmarkEnd w:id="64"/>
      <w:bookmarkEnd w:id="65"/>
      <w:bookmarkEnd w:id="66"/>
      <w:bookmarkEnd w:id="67"/>
    </w:p>
    <w:p w14:paraId="708A403D" w14:textId="77777777" w:rsidR="00F859CD" w:rsidRPr="0025786C" w:rsidRDefault="00F859CD" w:rsidP="00F859CD">
      <w:pPr>
        <w:pStyle w:val="ListParagraph"/>
        <w:spacing w:line="480" w:lineRule="auto"/>
        <w:ind w:left="1429"/>
        <w:jc w:val="both"/>
        <w:rPr>
          <w:rFonts w:ascii="Times New Roman" w:hAnsi="Times New Roman" w:cs="Times New Roman"/>
          <w:noProof/>
          <w:sz w:val="24"/>
          <w:szCs w:val="24"/>
        </w:rPr>
      </w:pPr>
      <w:r>
        <w:rPr>
          <w:rFonts w:ascii="Times New Roman" w:hAnsi="Times New Roman" w:cs="Times New Roman"/>
          <w:noProof/>
          <w:sz w:val="24"/>
          <w:szCs w:val="24"/>
        </w:rPr>
        <w:t xml:space="preserve">Alat tripod ini nantinya akan digunakan untuk pengunaan </w:t>
      </w:r>
      <w:r w:rsidRPr="00B52AE0">
        <w:rPr>
          <w:rFonts w:ascii="Times New Roman" w:hAnsi="Times New Roman" w:cs="Times New Roman"/>
          <w:i/>
          <w:iCs/>
          <w:noProof/>
          <w:sz w:val="24"/>
          <w:szCs w:val="24"/>
        </w:rPr>
        <w:t>shutter</w:t>
      </w:r>
      <w:r w:rsidRPr="00294459">
        <w:rPr>
          <w:rFonts w:ascii="Times New Roman" w:hAnsi="Times New Roman" w:cs="Times New Roman"/>
          <w:noProof/>
          <w:sz w:val="24"/>
          <w:szCs w:val="24"/>
        </w:rPr>
        <w:t xml:space="preserve"> yang lambat</w:t>
      </w:r>
      <w:r>
        <w:rPr>
          <w:rFonts w:ascii="Times New Roman" w:hAnsi="Times New Roman" w:cs="Times New Roman"/>
          <w:noProof/>
          <w:sz w:val="24"/>
          <w:szCs w:val="24"/>
        </w:rPr>
        <w:t xml:space="preserve"> maka kegunaan alat ini membantu agar kamera dapat lebih stabil dan meminimalisir guncangan. Pada saat nanti dalam pembuatan karya visual akan menciptakan suatu efek </w:t>
      </w:r>
      <w:r w:rsidRPr="00294459">
        <w:rPr>
          <w:rFonts w:ascii="Times New Roman" w:hAnsi="Times New Roman" w:cs="Times New Roman"/>
          <w:i/>
          <w:iCs/>
          <w:noProof/>
          <w:sz w:val="24"/>
          <w:szCs w:val="24"/>
        </w:rPr>
        <w:t>motion blur</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pada kecepatan rana yang lambat. Pemotretan karya akan dilakukan disaat minim cahaya.</w:t>
      </w:r>
    </w:p>
    <w:p w14:paraId="02CF48CB" w14:textId="77777777" w:rsidR="00F859CD" w:rsidRPr="00761403" w:rsidRDefault="00F859CD" w:rsidP="00F859CD">
      <w:pPr>
        <w:pStyle w:val="ListParagraph"/>
        <w:numPr>
          <w:ilvl w:val="0"/>
          <w:numId w:val="21"/>
        </w:numPr>
        <w:spacing w:line="480" w:lineRule="auto"/>
        <w:jc w:val="both"/>
        <w:rPr>
          <w:rFonts w:ascii="Times New Roman" w:hAnsi="Times New Roman" w:cs="Times New Roman"/>
          <w:b/>
          <w:bCs/>
          <w:sz w:val="24"/>
          <w:szCs w:val="24"/>
        </w:rPr>
      </w:pPr>
      <w:proofErr w:type="spellStart"/>
      <w:r w:rsidRPr="00761403">
        <w:rPr>
          <w:rFonts w:ascii="Times New Roman" w:hAnsi="Times New Roman" w:cs="Times New Roman"/>
          <w:b/>
          <w:bCs/>
          <w:sz w:val="24"/>
          <w:szCs w:val="24"/>
          <w:shd w:val="clear" w:color="auto" w:fill="FFFFFF"/>
        </w:rPr>
        <w:t>Godox</w:t>
      </w:r>
      <w:proofErr w:type="spellEnd"/>
      <w:r w:rsidRPr="00761403">
        <w:rPr>
          <w:rFonts w:ascii="Times New Roman" w:hAnsi="Times New Roman" w:cs="Times New Roman"/>
          <w:b/>
          <w:bCs/>
          <w:sz w:val="24"/>
          <w:szCs w:val="24"/>
          <w:shd w:val="clear" w:color="auto" w:fill="FFFFFF"/>
        </w:rPr>
        <w:t xml:space="preserve"> TT600 </w:t>
      </w:r>
      <w:proofErr w:type="spellStart"/>
      <w:r w:rsidRPr="00761403">
        <w:rPr>
          <w:rFonts w:ascii="Times New Roman" w:hAnsi="Times New Roman" w:cs="Times New Roman"/>
          <w:b/>
          <w:bCs/>
          <w:i/>
          <w:iCs/>
          <w:sz w:val="24"/>
          <w:szCs w:val="24"/>
          <w:shd w:val="clear" w:color="auto" w:fill="FFFFFF"/>
        </w:rPr>
        <w:t>Speedlite</w:t>
      </w:r>
      <w:proofErr w:type="spellEnd"/>
      <w:r w:rsidRPr="00761403">
        <w:rPr>
          <w:rFonts w:ascii="Times New Roman" w:hAnsi="Times New Roman" w:cs="Times New Roman"/>
          <w:b/>
          <w:bCs/>
          <w:sz w:val="24"/>
          <w:szCs w:val="24"/>
          <w:shd w:val="clear" w:color="auto" w:fill="FFFFFF"/>
        </w:rPr>
        <w:t xml:space="preserve"> </w:t>
      </w:r>
      <w:r w:rsidRPr="00761403">
        <w:rPr>
          <w:rFonts w:ascii="Times New Roman" w:hAnsi="Times New Roman" w:cs="Times New Roman"/>
          <w:b/>
          <w:bCs/>
          <w:i/>
          <w:iCs/>
          <w:sz w:val="24"/>
          <w:szCs w:val="24"/>
          <w:shd w:val="clear" w:color="auto" w:fill="FFFFFF"/>
        </w:rPr>
        <w:t>Flash</w:t>
      </w:r>
      <w:r w:rsidRPr="00761403">
        <w:rPr>
          <w:rFonts w:ascii="Times New Roman" w:hAnsi="Times New Roman" w:cs="Times New Roman"/>
          <w:b/>
          <w:bCs/>
          <w:sz w:val="24"/>
          <w:szCs w:val="24"/>
          <w:shd w:val="clear" w:color="auto" w:fill="FFFFFF"/>
        </w:rPr>
        <w:t xml:space="preserve"> Kamera </w:t>
      </w:r>
    </w:p>
    <w:p w14:paraId="6528451F" w14:textId="77777777" w:rsidR="00F859CD" w:rsidRDefault="00F859CD" w:rsidP="00F859CD">
      <w:pPr>
        <w:pStyle w:val="ListParagraph"/>
        <w:keepNext/>
        <w:spacing w:line="480" w:lineRule="auto"/>
        <w:ind w:left="1429"/>
        <w:jc w:val="center"/>
      </w:pPr>
      <w:r>
        <w:rPr>
          <w:rFonts w:ascii="Times New Roman" w:hAnsi="Times New Roman" w:cs="Times New Roman"/>
          <w:noProof/>
          <w:sz w:val="24"/>
          <w:szCs w:val="24"/>
        </w:rPr>
        <w:drawing>
          <wp:inline distT="0" distB="0" distL="0" distR="0" wp14:anchorId="2D74DACC" wp14:editId="76FA8299">
            <wp:extent cx="1745673" cy="1745673"/>
            <wp:effectExtent l="0" t="0" r="698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63380" cy="1763380"/>
                    </a:xfrm>
                    <a:prstGeom prst="rect">
                      <a:avLst/>
                    </a:prstGeom>
                  </pic:spPr>
                </pic:pic>
              </a:graphicData>
            </a:graphic>
          </wp:inline>
        </w:drawing>
      </w:r>
    </w:p>
    <w:p w14:paraId="54F0AB00" w14:textId="77777777" w:rsidR="00F859CD" w:rsidRPr="00111974" w:rsidRDefault="00F859CD" w:rsidP="00F859CD">
      <w:pPr>
        <w:pStyle w:val="Caption"/>
        <w:rPr>
          <w:sz w:val="24"/>
          <w:szCs w:val="24"/>
        </w:rPr>
      </w:pPr>
      <w:r>
        <w:rPr>
          <w:sz w:val="24"/>
          <w:szCs w:val="24"/>
        </w:rPr>
        <w:tab/>
      </w:r>
      <w:bookmarkStart w:id="68" w:name="_Toc122027452"/>
      <w:bookmarkStart w:id="69" w:name="_Toc124233146"/>
      <w:bookmarkStart w:id="70" w:name="_Toc124234620"/>
      <w:bookmarkStart w:id="71" w:name="_Toc124235875"/>
      <w:bookmarkStart w:id="72" w:name="_Toc124685411"/>
      <w:r w:rsidRPr="00111974">
        <w:rPr>
          <w:sz w:val="24"/>
          <w:szCs w:val="24"/>
        </w:rPr>
        <w:t>Gambar 3.</w:t>
      </w:r>
      <w:r w:rsidRPr="00111974">
        <w:rPr>
          <w:sz w:val="24"/>
          <w:szCs w:val="24"/>
        </w:rPr>
        <w:fldChar w:fldCharType="begin"/>
      </w:r>
      <w:r w:rsidRPr="00111974">
        <w:rPr>
          <w:sz w:val="24"/>
          <w:szCs w:val="24"/>
        </w:rPr>
        <w:instrText xml:space="preserve"> SEQ Gambar_3. \* ARABIC </w:instrText>
      </w:r>
      <w:r w:rsidRPr="00111974">
        <w:rPr>
          <w:sz w:val="24"/>
          <w:szCs w:val="24"/>
        </w:rPr>
        <w:fldChar w:fldCharType="separate"/>
      </w:r>
      <w:r>
        <w:rPr>
          <w:noProof/>
          <w:sz w:val="24"/>
          <w:szCs w:val="24"/>
        </w:rPr>
        <w:t>10</w:t>
      </w:r>
      <w:r w:rsidRPr="00111974">
        <w:rPr>
          <w:sz w:val="24"/>
          <w:szCs w:val="24"/>
        </w:rPr>
        <w:fldChar w:fldCharType="end"/>
      </w:r>
      <w:r w:rsidRPr="00111974">
        <w:rPr>
          <w:sz w:val="24"/>
          <w:szCs w:val="24"/>
        </w:rPr>
        <w:t xml:space="preserve"> </w:t>
      </w:r>
      <w:proofErr w:type="spellStart"/>
      <w:r w:rsidRPr="00111974">
        <w:rPr>
          <w:sz w:val="24"/>
          <w:szCs w:val="24"/>
        </w:rPr>
        <w:t>Godox</w:t>
      </w:r>
      <w:proofErr w:type="spellEnd"/>
      <w:r w:rsidRPr="00111974">
        <w:rPr>
          <w:sz w:val="24"/>
          <w:szCs w:val="24"/>
        </w:rPr>
        <w:t xml:space="preserve"> TT600. Godox.com</w:t>
      </w:r>
      <w:bookmarkEnd w:id="68"/>
      <w:bookmarkEnd w:id="69"/>
      <w:bookmarkEnd w:id="70"/>
      <w:bookmarkEnd w:id="71"/>
      <w:bookmarkEnd w:id="72"/>
    </w:p>
    <w:p w14:paraId="2FDD0FB2" w14:textId="77777777" w:rsidR="00F859CD" w:rsidRPr="00D36AF9" w:rsidRDefault="00F859CD" w:rsidP="00F859CD">
      <w:pPr>
        <w:pStyle w:val="ListParagraph"/>
        <w:spacing w:line="480" w:lineRule="auto"/>
        <w:ind w:left="1429"/>
        <w:jc w:val="both"/>
        <w:rPr>
          <w:rFonts w:ascii="Times New Roman" w:hAnsi="Times New Roman" w:cs="Times New Roman"/>
          <w:sz w:val="24"/>
          <w:szCs w:val="24"/>
        </w:rPr>
      </w:pPr>
      <w:r w:rsidRPr="0017021B">
        <w:rPr>
          <w:rFonts w:ascii="Times New Roman" w:hAnsi="Times New Roman" w:cs="Times New Roman"/>
          <w:i/>
          <w:iCs/>
          <w:sz w:val="24"/>
          <w:szCs w:val="24"/>
        </w:rPr>
        <w:t>Flash external</w:t>
      </w:r>
      <w:r>
        <w:rPr>
          <w:rFonts w:ascii="Times New Roman" w:hAnsi="Times New Roman" w:cs="Times New Roman"/>
          <w:i/>
          <w:iCs/>
          <w:sz w:val="24"/>
          <w:szCs w:val="24"/>
        </w:rPr>
        <w:t xml:space="preserve"> </w:t>
      </w:r>
      <w:r>
        <w:rPr>
          <w:rFonts w:ascii="Times New Roman" w:hAnsi="Times New Roman" w:cs="Times New Roman"/>
          <w:sz w:val="24"/>
          <w:szCs w:val="24"/>
        </w:rPr>
        <w:t xml:space="preserve">memiliki keunggulan daya kilatan yang lebih tinggi dan efisien dibandingkan yang </w:t>
      </w:r>
      <w:r w:rsidRPr="0017021B">
        <w:rPr>
          <w:rFonts w:ascii="Times New Roman" w:hAnsi="Times New Roman" w:cs="Times New Roman"/>
          <w:i/>
          <w:iCs/>
          <w:sz w:val="24"/>
          <w:szCs w:val="24"/>
        </w:rPr>
        <w:t>built-in</w:t>
      </w:r>
      <w:r>
        <w:rPr>
          <w:rFonts w:ascii="Times New Roman" w:hAnsi="Times New Roman" w:cs="Times New Roman"/>
          <w:sz w:val="24"/>
          <w:szCs w:val="24"/>
        </w:rPr>
        <w:t xml:space="preserve">. pemotretan karya pada saat dilakukan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ruangan (in-door) yang minim cahaya dengan menggunakan flash external dapat membantu untuk memastikan pencahayaan yang cukup pada subjek foto. </w:t>
      </w:r>
    </w:p>
    <w:p w14:paraId="4EAFDA55" w14:textId="77777777" w:rsidR="00F859CD" w:rsidRPr="00761403" w:rsidRDefault="00F859CD" w:rsidP="00F859CD">
      <w:pPr>
        <w:pStyle w:val="ListParagraph"/>
        <w:numPr>
          <w:ilvl w:val="0"/>
          <w:numId w:val="21"/>
        </w:numPr>
        <w:spacing w:line="480" w:lineRule="auto"/>
        <w:jc w:val="both"/>
        <w:rPr>
          <w:rFonts w:ascii="Times New Roman" w:hAnsi="Times New Roman" w:cs="Times New Roman"/>
          <w:b/>
          <w:bCs/>
          <w:noProof/>
          <w:sz w:val="24"/>
          <w:szCs w:val="24"/>
        </w:rPr>
      </w:pPr>
      <w:r w:rsidRPr="00761403">
        <w:rPr>
          <w:rFonts w:ascii="Times New Roman" w:hAnsi="Times New Roman" w:cs="Times New Roman"/>
          <w:b/>
          <w:bCs/>
          <w:i/>
          <w:iCs/>
          <w:sz w:val="24"/>
          <w:szCs w:val="24"/>
        </w:rPr>
        <w:t>Memory SanDisk Extreme</w:t>
      </w:r>
      <w:r w:rsidRPr="00761403">
        <w:rPr>
          <w:rFonts w:ascii="Times New Roman" w:hAnsi="Times New Roman" w:cs="Times New Roman"/>
          <w:b/>
          <w:bCs/>
          <w:sz w:val="24"/>
          <w:szCs w:val="24"/>
        </w:rPr>
        <w:t xml:space="preserve"> 64GBminim</w:t>
      </w:r>
    </w:p>
    <w:p w14:paraId="4B57D156" w14:textId="77777777" w:rsidR="00F859CD" w:rsidRDefault="00F859CD" w:rsidP="00F859CD">
      <w:pPr>
        <w:pStyle w:val="ListParagraph"/>
        <w:keepNext/>
        <w:spacing w:line="480" w:lineRule="auto"/>
        <w:ind w:left="1429"/>
        <w:jc w:val="center"/>
      </w:pPr>
      <w:r>
        <w:rPr>
          <w:rFonts w:ascii="Times New Roman" w:hAnsi="Times New Roman" w:cs="Times New Roman"/>
          <w:noProof/>
          <w:sz w:val="24"/>
          <w:szCs w:val="24"/>
        </w:rPr>
        <w:drawing>
          <wp:inline distT="0" distB="0" distL="0" distR="0" wp14:anchorId="03712B29" wp14:editId="279175E0">
            <wp:extent cx="1537855" cy="1537855"/>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52159" cy="1552159"/>
                    </a:xfrm>
                    <a:prstGeom prst="rect">
                      <a:avLst/>
                    </a:prstGeom>
                  </pic:spPr>
                </pic:pic>
              </a:graphicData>
            </a:graphic>
          </wp:inline>
        </w:drawing>
      </w:r>
    </w:p>
    <w:p w14:paraId="03069DA6" w14:textId="77777777" w:rsidR="00F859CD" w:rsidRPr="00111974" w:rsidRDefault="00F859CD" w:rsidP="00F859CD">
      <w:pPr>
        <w:pStyle w:val="Caption"/>
        <w:spacing w:line="480" w:lineRule="auto"/>
        <w:rPr>
          <w:noProof/>
          <w:sz w:val="24"/>
          <w:szCs w:val="24"/>
        </w:rPr>
      </w:pPr>
      <w:r>
        <w:rPr>
          <w:sz w:val="24"/>
          <w:szCs w:val="24"/>
        </w:rPr>
        <w:tab/>
      </w:r>
      <w:bookmarkStart w:id="73" w:name="_Toc122027453"/>
      <w:bookmarkStart w:id="74" w:name="_Toc124233147"/>
      <w:bookmarkStart w:id="75" w:name="_Toc124234621"/>
      <w:bookmarkStart w:id="76" w:name="_Toc124235876"/>
      <w:bookmarkStart w:id="77" w:name="_Toc124685412"/>
      <w:r w:rsidRPr="00111974">
        <w:rPr>
          <w:sz w:val="24"/>
          <w:szCs w:val="24"/>
        </w:rPr>
        <w:t>Gambar 3.</w:t>
      </w:r>
      <w:r w:rsidRPr="00111974">
        <w:rPr>
          <w:sz w:val="24"/>
          <w:szCs w:val="24"/>
        </w:rPr>
        <w:fldChar w:fldCharType="begin"/>
      </w:r>
      <w:r w:rsidRPr="00111974">
        <w:rPr>
          <w:sz w:val="24"/>
          <w:szCs w:val="24"/>
        </w:rPr>
        <w:instrText xml:space="preserve"> SEQ Gambar_3. \* ARABIC </w:instrText>
      </w:r>
      <w:r w:rsidRPr="00111974">
        <w:rPr>
          <w:sz w:val="24"/>
          <w:szCs w:val="24"/>
        </w:rPr>
        <w:fldChar w:fldCharType="separate"/>
      </w:r>
      <w:r>
        <w:rPr>
          <w:noProof/>
          <w:sz w:val="24"/>
          <w:szCs w:val="24"/>
        </w:rPr>
        <w:t>11</w:t>
      </w:r>
      <w:r w:rsidRPr="00111974">
        <w:rPr>
          <w:sz w:val="24"/>
          <w:szCs w:val="24"/>
        </w:rPr>
        <w:fldChar w:fldCharType="end"/>
      </w:r>
      <w:r w:rsidRPr="00111974">
        <w:rPr>
          <w:sz w:val="24"/>
          <w:szCs w:val="24"/>
        </w:rPr>
        <w:t xml:space="preserve"> Memory SanDisk Extreme</w:t>
      </w:r>
      <w:bookmarkEnd w:id="73"/>
      <w:bookmarkEnd w:id="74"/>
      <w:bookmarkEnd w:id="75"/>
      <w:bookmarkEnd w:id="76"/>
      <w:bookmarkEnd w:id="77"/>
    </w:p>
    <w:p w14:paraId="2FDA8EC5" w14:textId="77777777" w:rsidR="00F859CD" w:rsidRPr="0025786C" w:rsidRDefault="00F859CD" w:rsidP="00F859CD">
      <w:pPr>
        <w:pStyle w:val="ListParagraph"/>
        <w:spacing w:line="480" w:lineRule="auto"/>
        <w:ind w:left="1429"/>
        <w:jc w:val="both"/>
        <w:rPr>
          <w:rFonts w:ascii="Times New Roman" w:hAnsi="Times New Roman" w:cs="Times New Roman"/>
          <w:noProof/>
          <w:sz w:val="24"/>
          <w:szCs w:val="24"/>
        </w:rPr>
      </w:pPr>
      <w:r>
        <w:rPr>
          <w:rFonts w:ascii="Times New Roman" w:hAnsi="Times New Roman" w:cs="Times New Roman"/>
          <w:noProof/>
          <w:sz w:val="24"/>
          <w:szCs w:val="24"/>
        </w:rPr>
        <w:t xml:space="preserve">Menory berfungsi untuk menyimpan  hasil gambar yang telah didapat pada saat pemotretan. </w:t>
      </w:r>
    </w:p>
    <w:p w14:paraId="6EA3EE83" w14:textId="77777777" w:rsidR="00F859CD" w:rsidRPr="0025786C" w:rsidRDefault="00F859CD" w:rsidP="00F859CD">
      <w:pPr>
        <w:pStyle w:val="Heading3"/>
        <w:numPr>
          <w:ilvl w:val="0"/>
          <w:numId w:val="31"/>
        </w:numPr>
        <w:tabs>
          <w:tab w:val="left" w:pos="993"/>
        </w:tabs>
        <w:spacing w:line="480" w:lineRule="auto"/>
        <w:rPr>
          <w:rFonts w:eastAsiaTheme="minorHAnsi"/>
          <w:i/>
          <w:iCs/>
        </w:rPr>
      </w:pPr>
      <w:r>
        <w:rPr>
          <w:rFonts w:eastAsiaTheme="minorHAnsi"/>
          <w:i/>
          <w:iCs/>
        </w:rPr>
        <w:lastRenderedPageBreak/>
        <w:t xml:space="preserve"> </w:t>
      </w:r>
      <w:bookmarkStart w:id="78" w:name="_Toc132169798"/>
      <w:r w:rsidRPr="0025786C">
        <w:rPr>
          <w:rFonts w:eastAsiaTheme="minorHAnsi"/>
          <w:i/>
          <w:iCs/>
        </w:rPr>
        <w:t xml:space="preserve">Editing </w:t>
      </w:r>
      <w:r>
        <w:rPr>
          <w:rFonts w:eastAsiaTheme="minorHAnsi"/>
        </w:rPr>
        <w:t>(</w:t>
      </w:r>
      <w:r w:rsidRPr="00872AB5">
        <w:rPr>
          <w:rFonts w:ascii="Times New Roman" w:hAnsi="Times New Roman" w:cs="Times New Roman"/>
          <w:szCs w:val="24"/>
        </w:rPr>
        <w:t xml:space="preserve">Pasca </w:t>
      </w:r>
      <w:r>
        <w:rPr>
          <w:rFonts w:ascii="Times New Roman" w:hAnsi="Times New Roman" w:cs="Times New Roman"/>
          <w:szCs w:val="24"/>
        </w:rPr>
        <w:t>P</w:t>
      </w:r>
      <w:r w:rsidRPr="00872AB5">
        <w:rPr>
          <w:rFonts w:ascii="Times New Roman" w:hAnsi="Times New Roman" w:cs="Times New Roman"/>
          <w:szCs w:val="24"/>
        </w:rPr>
        <w:t>roduksi</w:t>
      </w:r>
      <w:r>
        <w:rPr>
          <w:rFonts w:ascii="Times New Roman" w:hAnsi="Times New Roman" w:cs="Times New Roman"/>
          <w:szCs w:val="24"/>
        </w:rPr>
        <w:t>)</w:t>
      </w:r>
      <w:bookmarkEnd w:id="78"/>
    </w:p>
    <w:p w14:paraId="22020B5B" w14:textId="77777777" w:rsidR="00F859CD" w:rsidRPr="00812ACA" w:rsidRDefault="00F859CD" w:rsidP="00F859CD">
      <w:pPr>
        <w:spacing w:line="480" w:lineRule="auto"/>
        <w:ind w:firstLine="714"/>
        <w:jc w:val="both"/>
        <w:rPr>
          <w:rFonts w:ascii="Times New Roman" w:hAnsi="Times New Roman" w:cs="Times New Roman"/>
          <w:sz w:val="24"/>
          <w:szCs w:val="24"/>
        </w:rPr>
      </w:pPr>
      <w:r w:rsidRPr="00872AB5">
        <w:rPr>
          <w:rFonts w:ascii="Times New Roman" w:hAnsi="Times New Roman" w:cs="Times New Roman"/>
          <w:sz w:val="24"/>
          <w:szCs w:val="24"/>
        </w:rPr>
        <w:t xml:space="preserve">Pasca produksi adalah tahap akhir dalam proses pembuatan karya foto jurnalistik. Pada proses ini, mencoba mengetahui dan mengevaluasi setiap gambar yang sudah tersimpan, Setelah dirasa cukup lalu lanjut ke tahapan </w:t>
      </w:r>
      <w:r w:rsidRPr="00993400">
        <w:rPr>
          <w:rFonts w:ascii="Times New Roman" w:hAnsi="Times New Roman" w:cs="Times New Roman"/>
          <w:i/>
          <w:iCs/>
          <w:sz w:val="24"/>
          <w:szCs w:val="24"/>
        </w:rPr>
        <w:t>editing</w:t>
      </w:r>
      <w:r w:rsidRPr="00872AB5">
        <w:rPr>
          <w:rFonts w:ascii="Times New Roman" w:hAnsi="Times New Roman" w:cs="Times New Roman"/>
          <w:sz w:val="24"/>
          <w:szCs w:val="24"/>
        </w:rPr>
        <w:t>.</w:t>
      </w:r>
      <w:r>
        <w:rPr>
          <w:rFonts w:ascii="Times New Roman" w:hAnsi="Times New Roman" w:cs="Times New Roman"/>
          <w:sz w:val="24"/>
          <w:szCs w:val="24"/>
        </w:rPr>
        <w:t xml:space="preserve"> </w:t>
      </w:r>
      <w:r w:rsidRPr="00872AB5">
        <w:rPr>
          <w:rFonts w:ascii="Times New Roman" w:hAnsi="Times New Roman" w:cs="Times New Roman"/>
          <w:sz w:val="24"/>
          <w:szCs w:val="24"/>
        </w:rPr>
        <w:t xml:space="preserve">  Selama tahap editing, penulis mulai mengatur gambar mana yang akan dimasukkan ke dalam lembar kerja. Meng gabungkan beberapa </w:t>
      </w:r>
      <w:r w:rsidRPr="00872AB5">
        <w:rPr>
          <w:rFonts w:ascii="Times New Roman" w:hAnsi="Times New Roman" w:cs="Times New Roman"/>
          <w:i/>
          <w:iCs/>
          <w:sz w:val="24"/>
          <w:szCs w:val="24"/>
        </w:rPr>
        <w:t>footage</w:t>
      </w:r>
      <w:r w:rsidRPr="00872AB5">
        <w:rPr>
          <w:rFonts w:ascii="Times New Roman" w:hAnsi="Times New Roman" w:cs="Times New Roman"/>
          <w:sz w:val="24"/>
          <w:szCs w:val="24"/>
        </w:rPr>
        <w:t xml:space="preserve"> untuk membuat urutan alur cerita, sehingga Lebih tersusun dalam proses editing.</w:t>
      </w:r>
      <w:r>
        <w:rPr>
          <w:rFonts w:ascii="Times New Roman" w:hAnsi="Times New Roman" w:cs="Times New Roman"/>
          <w:sz w:val="24"/>
          <w:szCs w:val="24"/>
        </w:rPr>
        <w:t xml:space="preserve">  Pada tahapan </w:t>
      </w:r>
      <w:r w:rsidRPr="00993400">
        <w:rPr>
          <w:rFonts w:ascii="Times New Roman" w:hAnsi="Times New Roman" w:cs="Times New Roman"/>
          <w:i/>
          <w:iCs/>
          <w:sz w:val="24"/>
          <w:szCs w:val="24"/>
        </w:rPr>
        <w:t>editing</w:t>
      </w:r>
      <w:r>
        <w:rPr>
          <w:rFonts w:ascii="Times New Roman" w:hAnsi="Times New Roman" w:cs="Times New Roman"/>
          <w:sz w:val="24"/>
          <w:szCs w:val="24"/>
        </w:rPr>
        <w:t xml:space="preserve"> ini penulis memanfaatkan </w:t>
      </w:r>
      <w:r w:rsidRPr="00993400">
        <w:rPr>
          <w:rFonts w:ascii="Times New Roman" w:hAnsi="Times New Roman" w:cs="Times New Roman"/>
          <w:i/>
          <w:iCs/>
          <w:sz w:val="24"/>
          <w:szCs w:val="24"/>
        </w:rPr>
        <w:t>software</w:t>
      </w:r>
      <w:r>
        <w:rPr>
          <w:rFonts w:ascii="Times New Roman" w:hAnsi="Times New Roman" w:cs="Times New Roman"/>
          <w:sz w:val="24"/>
          <w:szCs w:val="24"/>
        </w:rPr>
        <w:t xml:space="preserve"> adobe </w:t>
      </w:r>
      <w:r>
        <w:rPr>
          <w:rFonts w:ascii="Times New Roman" w:hAnsi="Times New Roman" w:cs="Times New Roman"/>
          <w:i/>
          <w:iCs/>
          <w:sz w:val="24"/>
          <w:szCs w:val="24"/>
        </w:rPr>
        <w:t>light</w:t>
      </w:r>
      <w:r w:rsidRPr="00993400">
        <w:rPr>
          <w:rFonts w:ascii="Times New Roman" w:hAnsi="Times New Roman" w:cs="Times New Roman"/>
          <w:i/>
          <w:iCs/>
          <w:sz w:val="24"/>
          <w:szCs w:val="24"/>
        </w:rPr>
        <w:t>room</w:t>
      </w:r>
      <w:r>
        <w:rPr>
          <w:rFonts w:ascii="Times New Roman" w:hAnsi="Times New Roman" w:cs="Times New Roman"/>
          <w:sz w:val="24"/>
          <w:szCs w:val="24"/>
        </w:rPr>
        <w:t xml:space="preserve">. Fungsi </w:t>
      </w:r>
      <w:r w:rsidRPr="00993400">
        <w:rPr>
          <w:rFonts w:ascii="Times New Roman" w:hAnsi="Times New Roman" w:cs="Times New Roman"/>
          <w:i/>
          <w:iCs/>
          <w:sz w:val="24"/>
          <w:szCs w:val="24"/>
        </w:rPr>
        <w:t>Software</w:t>
      </w:r>
      <w:r>
        <w:rPr>
          <w:rFonts w:ascii="Times New Roman" w:hAnsi="Times New Roman" w:cs="Times New Roman"/>
          <w:sz w:val="24"/>
          <w:szCs w:val="24"/>
        </w:rPr>
        <w:t xml:space="preserve"> </w:t>
      </w:r>
      <w:r>
        <w:rPr>
          <w:rFonts w:ascii="Times New Roman" w:hAnsi="Times New Roman" w:cs="Times New Roman"/>
          <w:i/>
          <w:iCs/>
          <w:sz w:val="24"/>
          <w:szCs w:val="24"/>
        </w:rPr>
        <w:t>light</w:t>
      </w:r>
      <w:r w:rsidRPr="00993400">
        <w:rPr>
          <w:rFonts w:ascii="Times New Roman" w:hAnsi="Times New Roman" w:cs="Times New Roman"/>
          <w:i/>
          <w:iCs/>
          <w:sz w:val="24"/>
          <w:szCs w:val="24"/>
        </w:rPr>
        <w:t>room</w:t>
      </w:r>
      <w:r>
        <w:rPr>
          <w:rFonts w:ascii="Times New Roman" w:hAnsi="Times New Roman" w:cs="Times New Roman"/>
          <w:i/>
          <w:iCs/>
          <w:sz w:val="24"/>
          <w:szCs w:val="24"/>
        </w:rPr>
        <w:t xml:space="preserve"> </w:t>
      </w:r>
      <w:r>
        <w:rPr>
          <w:rFonts w:ascii="Times New Roman" w:hAnsi="Times New Roman" w:cs="Times New Roman"/>
          <w:sz w:val="24"/>
          <w:szCs w:val="24"/>
        </w:rPr>
        <w:t xml:space="preserve">disini lebih mengkoreksi setiap kekurangan </w:t>
      </w:r>
      <w:r w:rsidRPr="00872AB5">
        <w:rPr>
          <w:rFonts w:ascii="Times New Roman" w:hAnsi="Times New Roman" w:cs="Times New Roman"/>
          <w:sz w:val="24"/>
          <w:szCs w:val="24"/>
        </w:rPr>
        <w:t>pada saat pengambilan gambar, baik itu dari segi</w:t>
      </w:r>
      <w:r>
        <w:rPr>
          <w:rFonts w:ascii="Times New Roman" w:hAnsi="Times New Roman" w:cs="Times New Roman"/>
          <w:sz w:val="24"/>
          <w:szCs w:val="24"/>
        </w:rPr>
        <w:t xml:space="preserve"> </w:t>
      </w:r>
      <w:r w:rsidRPr="00872AB5">
        <w:rPr>
          <w:rFonts w:ascii="Times New Roman" w:hAnsi="Times New Roman" w:cs="Times New Roman"/>
          <w:i/>
          <w:iCs/>
          <w:sz w:val="24"/>
          <w:szCs w:val="24"/>
        </w:rPr>
        <w:t>colouring</w:t>
      </w:r>
      <w:r>
        <w:rPr>
          <w:rFonts w:ascii="Times New Roman" w:hAnsi="Times New Roman" w:cs="Times New Roman"/>
          <w:sz w:val="24"/>
          <w:szCs w:val="24"/>
        </w:rPr>
        <w:t xml:space="preserve">, </w:t>
      </w:r>
      <w:r w:rsidRPr="00872AB5">
        <w:rPr>
          <w:rFonts w:ascii="Times New Roman" w:hAnsi="Times New Roman" w:cs="Times New Roman"/>
          <w:i/>
          <w:iCs/>
          <w:sz w:val="24"/>
          <w:szCs w:val="24"/>
        </w:rPr>
        <w:t>framing</w:t>
      </w:r>
      <w:r w:rsidRPr="00872AB5">
        <w:rPr>
          <w:rFonts w:ascii="Times New Roman" w:hAnsi="Times New Roman" w:cs="Times New Roman"/>
          <w:sz w:val="24"/>
          <w:szCs w:val="24"/>
        </w:rPr>
        <w:t xml:space="preserve"> ataupun cahaya. Sehingga menjadi layak untuk dipublikasikan.</w:t>
      </w:r>
      <w:r w:rsidRPr="00872AB5">
        <w:t xml:space="preserve"> </w:t>
      </w:r>
      <w:r w:rsidRPr="00872AB5">
        <w:rPr>
          <w:rFonts w:ascii="Times New Roman" w:hAnsi="Times New Roman" w:cs="Times New Roman"/>
          <w:sz w:val="24"/>
          <w:szCs w:val="24"/>
        </w:rPr>
        <w:t>Penyuntingan ini biasanya dilakukan dengan sebuah program komputer.</w:t>
      </w:r>
    </w:p>
    <w:p w14:paraId="322ACE5E" w14:textId="1608C624" w:rsidR="00AA3D3A" w:rsidRPr="00902E30" w:rsidRDefault="00AA3D3A" w:rsidP="00902E30">
      <w:pPr>
        <w:rPr>
          <w:rFonts w:ascii="Times New Roman" w:eastAsia="Times New Roman" w:hAnsi="Times New Roman" w:cs="Times New Roman"/>
          <w:b/>
          <w:bCs/>
          <w:sz w:val="28"/>
          <w:szCs w:val="28"/>
          <w:highlight w:val="white"/>
        </w:rPr>
      </w:pPr>
    </w:p>
    <w:sectPr w:rsidR="00AA3D3A" w:rsidRPr="00902E30" w:rsidSect="000679A7">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09" w:footer="709" w:gutter="0"/>
      <w:pgNumType w:start="6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2A364" w14:textId="77777777" w:rsidR="00675A2B" w:rsidRDefault="00675A2B" w:rsidP="00A56F87">
      <w:pPr>
        <w:spacing w:after="0" w:line="240" w:lineRule="auto"/>
      </w:pPr>
      <w:r>
        <w:separator/>
      </w:r>
    </w:p>
  </w:endnote>
  <w:endnote w:type="continuationSeparator" w:id="0">
    <w:p w14:paraId="7F114D0C" w14:textId="77777777" w:rsidR="00675A2B" w:rsidRDefault="00675A2B" w:rsidP="00A56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B713AD" w14:textId="77777777" w:rsidR="000679A7" w:rsidRDefault="000679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E4DBF1" w14:textId="77777777" w:rsidR="000679A7" w:rsidRDefault="000679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9976296"/>
      <w:docPartObj>
        <w:docPartGallery w:val="Page Numbers (Bottom of Page)"/>
        <w:docPartUnique/>
      </w:docPartObj>
    </w:sdtPr>
    <w:sdtEndPr>
      <w:rPr>
        <w:noProof/>
      </w:rPr>
    </w:sdtEndPr>
    <w:sdtContent>
      <w:p w14:paraId="68EB17EA" w14:textId="370E8BE3" w:rsidR="00F24209" w:rsidRDefault="00F24209">
        <w:pPr>
          <w:pStyle w:val="Footer"/>
          <w:jc w:val="cente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39</w:t>
        </w:r>
        <w:r w:rsidRPr="0009004C">
          <w:rPr>
            <w:rFonts w:ascii="Times New Roman" w:hAnsi="Times New Roman" w:cs="Times New Roman"/>
            <w:noProof/>
          </w:rPr>
          <w:fldChar w:fldCharType="end"/>
        </w:r>
      </w:p>
    </w:sdtContent>
  </w:sdt>
  <w:p w14:paraId="64F518F1" w14:textId="77777777" w:rsidR="00F24209" w:rsidRDefault="00F242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BD4CB" w14:textId="77777777" w:rsidR="00675A2B" w:rsidRDefault="00675A2B" w:rsidP="00A56F87">
      <w:pPr>
        <w:spacing w:after="0" w:line="240" w:lineRule="auto"/>
      </w:pPr>
      <w:r>
        <w:separator/>
      </w:r>
    </w:p>
  </w:footnote>
  <w:footnote w:type="continuationSeparator" w:id="0">
    <w:p w14:paraId="6E39C5FD" w14:textId="77777777" w:rsidR="00675A2B" w:rsidRDefault="00675A2B" w:rsidP="00A56F87">
      <w:pPr>
        <w:spacing w:after="0" w:line="240" w:lineRule="auto"/>
      </w:pPr>
      <w:r>
        <w:continuationSeparator/>
      </w:r>
    </w:p>
  </w:footnote>
  <w:footnote w:id="1">
    <w:p w14:paraId="1263CBC6" w14:textId="77777777" w:rsidR="00F859CD" w:rsidRPr="00C059A5" w:rsidRDefault="00F859CD" w:rsidP="00F859CD">
      <w:pPr>
        <w:widowControl w:val="0"/>
        <w:autoSpaceDE w:val="0"/>
        <w:autoSpaceDN w:val="0"/>
        <w:adjustRightInd w:val="0"/>
        <w:spacing w:line="240" w:lineRule="auto"/>
        <w:rPr>
          <w:rFonts w:ascii="Times New Roman" w:hAnsi="Times New Roman" w:cs="Times New Roman"/>
          <w:noProof/>
          <w:sz w:val="16"/>
          <w:szCs w:val="16"/>
        </w:rPr>
      </w:pPr>
      <w:r w:rsidRPr="00C059A5">
        <w:rPr>
          <w:rStyle w:val="FootnoteReference"/>
          <w:rFonts w:ascii="Times New Roman" w:hAnsi="Times New Roman" w:cs="Times New Roman"/>
          <w:sz w:val="16"/>
          <w:szCs w:val="16"/>
        </w:rPr>
        <w:footnoteRef/>
      </w:r>
      <w:r w:rsidRPr="00C059A5">
        <w:rPr>
          <w:rFonts w:ascii="Times New Roman" w:hAnsi="Times New Roman" w:cs="Times New Roman"/>
          <w:sz w:val="16"/>
          <w:szCs w:val="16"/>
        </w:rPr>
        <w:t xml:space="preserve"> </w:t>
      </w:r>
      <w:r w:rsidRPr="00C059A5">
        <w:rPr>
          <w:rFonts w:ascii="Times New Roman" w:hAnsi="Times New Roman" w:cs="Times New Roman"/>
          <w:noProof/>
          <w:sz w:val="16"/>
          <w:szCs w:val="16"/>
        </w:rPr>
        <w:t xml:space="preserve">Alwasilah. (2011). </w:t>
      </w:r>
      <w:r w:rsidRPr="00C059A5">
        <w:rPr>
          <w:rFonts w:ascii="Times New Roman" w:hAnsi="Times New Roman" w:cs="Times New Roman"/>
          <w:i/>
          <w:iCs/>
          <w:noProof/>
          <w:sz w:val="16"/>
          <w:szCs w:val="16"/>
        </w:rPr>
        <w:t>Pokoknya Kualitatif Dasar-Dasar Merancang dan Melakukan Penelitian Kualitatif.</w:t>
      </w:r>
      <w:r w:rsidRPr="00C059A5">
        <w:rPr>
          <w:rFonts w:ascii="Times New Roman" w:hAnsi="Times New Roman" w:cs="Times New Roman"/>
          <w:noProof/>
          <w:sz w:val="16"/>
          <w:szCs w:val="16"/>
        </w:rPr>
        <w:t xml:space="preserve"> Dunia Pustaka Jaya.</w:t>
      </w:r>
    </w:p>
  </w:footnote>
  <w:footnote w:id="2">
    <w:p w14:paraId="198D23A7" w14:textId="77777777" w:rsidR="00F859CD" w:rsidRPr="00C059A5" w:rsidRDefault="00F859CD" w:rsidP="00F859CD">
      <w:pPr>
        <w:widowControl w:val="0"/>
        <w:autoSpaceDE w:val="0"/>
        <w:autoSpaceDN w:val="0"/>
        <w:adjustRightInd w:val="0"/>
        <w:spacing w:line="240" w:lineRule="auto"/>
        <w:ind w:left="480" w:hanging="480"/>
        <w:rPr>
          <w:rFonts w:ascii="Times New Roman" w:hAnsi="Times New Roman" w:cs="Times New Roman"/>
          <w:noProof/>
          <w:sz w:val="16"/>
          <w:szCs w:val="16"/>
        </w:rPr>
      </w:pPr>
      <w:r w:rsidRPr="00C059A5">
        <w:rPr>
          <w:rStyle w:val="FootnoteReference"/>
          <w:rFonts w:ascii="Times New Roman" w:hAnsi="Times New Roman" w:cs="Times New Roman"/>
          <w:sz w:val="16"/>
          <w:szCs w:val="16"/>
        </w:rPr>
        <w:footnoteRef/>
      </w:r>
      <w:r w:rsidRPr="00C059A5">
        <w:rPr>
          <w:rFonts w:ascii="Times New Roman" w:hAnsi="Times New Roman" w:cs="Times New Roman"/>
          <w:sz w:val="16"/>
          <w:szCs w:val="16"/>
        </w:rPr>
        <w:t xml:space="preserve"> </w:t>
      </w:r>
      <w:r w:rsidRPr="00C059A5">
        <w:rPr>
          <w:rFonts w:ascii="Times New Roman" w:hAnsi="Times New Roman" w:cs="Times New Roman"/>
          <w:noProof/>
          <w:sz w:val="16"/>
          <w:szCs w:val="16"/>
        </w:rPr>
        <w:t xml:space="preserve">Sugiyono. (2014). </w:t>
      </w:r>
      <w:r w:rsidRPr="00C059A5">
        <w:rPr>
          <w:rFonts w:ascii="Times New Roman" w:hAnsi="Times New Roman" w:cs="Times New Roman"/>
          <w:i/>
          <w:iCs/>
          <w:noProof/>
          <w:sz w:val="16"/>
          <w:szCs w:val="16"/>
        </w:rPr>
        <w:t>Metode Penelitian Kuantitatif, Kualitatif, dan R&amp;D.</w:t>
      </w:r>
      <w:r w:rsidRPr="00C059A5">
        <w:rPr>
          <w:rFonts w:ascii="Times New Roman" w:hAnsi="Times New Roman" w:cs="Times New Roman"/>
          <w:noProof/>
          <w:sz w:val="16"/>
          <w:szCs w:val="16"/>
        </w:rPr>
        <w:t xml:space="preserve"> ALFABETA,CV.</w:t>
      </w:r>
      <w:r>
        <w:rPr>
          <w:rFonts w:ascii="Times New Roman" w:hAnsi="Times New Roman" w:cs="Times New Roman"/>
          <w:noProof/>
          <w:sz w:val="16"/>
          <w:szCs w:val="16"/>
        </w:rPr>
        <w:t xml:space="preserve"> Hal 20</w:t>
      </w:r>
    </w:p>
    <w:p w14:paraId="569D8466" w14:textId="77777777" w:rsidR="00F859CD" w:rsidRPr="00C059A5" w:rsidRDefault="00F859CD" w:rsidP="00F859CD">
      <w:pPr>
        <w:pStyle w:val="FootnoteText"/>
        <w:rPr>
          <w:lang w:val="en-US"/>
        </w:rPr>
      </w:pPr>
    </w:p>
  </w:footnote>
  <w:footnote w:id="3">
    <w:p w14:paraId="73ED28E0" w14:textId="77777777" w:rsidR="00F859CD" w:rsidRPr="00F6717C" w:rsidRDefault="00F859CD" w:rsidP="00F859CD">
      <w:pPr>
        <w:widowControl w:val="0"/>
        <w:autoSpaceDE w:val="0"/>
        <w:autoSpaceDN w:val="0"/>
        <w:adjustRightInd w:val="0"/>
        <w:spacing w:line="240" w:lineRule="auto"/>
        <w:ind w:left="480" w:hanging="480"/>
        <w:rPr>
          <w:rFonts w:ascii="Times New Roman" w:hAnsi="Times New Roman" w:cs="Times New Roman"/>
          <w:noProof/>
          <w:sz w:val="16"/>
          <w:szCs w:val="16"/>
        </w:rPr>
      </w:pPr>
      <w:r w:rsidRPr="00F6717C">
        <w:rPr>
          <w:rStyle w:val="FootnoteReference"/>
          <w:rFonts w:ascii="Times New Roman" w:hAnsi="Times New Roman" w:cs="Times New Roman"/>
          <w:sz w:val="16"/>
          <w:szCs w:val="16"/>
        </w:rPr>
        <w:footnoteRef/>
      </w:r>
      <w:r w:rsidRPr="00F6717C">
        <w:rPr>
          <w:rFonts w:ascii="Times New Roman" w:hAnsi="Times New Roman" w:cs="Times New Roman"/>
          <w:sz w:val="16"/>
          <w:szCs w:val="16"/>
        </w:rPr>
        <w:t xml:space="preserve"> </w:t>
      </w:r>
      <w:r w:rsidRPr="00F6717C">
        <w:rPr>
          <w:rFonts w:ascii="Times New Roman" w:hAnsi="Times New Roman" w:cs="Times New Roman"/>
          <w:noProof/>
          <w:sz w:val="16"/>
          <w:szCs w:val="16"/>
        </w:rPr>
        <w:t xml:space="preserve">Moleong. (2017). </w:t>
      </w:r>
      <w:r w:rsidRPr="00F6717C">
        <w:rPr>
          <w:rFonts w:ascii="Times New Roman" w:hAnsi="Times New Roman" w:cs="Times New Roman"/>
          <w:i/>
          <w:iCs/>
          <w:noProof/>
          <w:sz w:val="16"/>
          <w:szCs w:val="16"/>
        </w:rPr>
        <w:t>Metodologi Peneelitian Kualitatif</w:t>
      </w:r>
      <w:r w:rsidRPr="00F6717C">
        <w:rPr>
          <w:rFonts w:ascii="Times New Roman" w:hAnsi="Times New Roman" w:cs="Times New Roman"/>
          <w:noProof/>
          <w:sz w:val="16"/>
          <w:szCs w:val="16"/>
        </w:rPr>
        <w:t xml:space="preserve"> (tigapuluhe). PT Remaja Rosdakarya Offset -Bandung.</w:t>
      </w:r>
      <w:r>
        <w:rPr>
          <w:rFonts w:ascii="Times New Roman" w:hAnsi="Times New Roman" w:cs="Times New Roman"/>
          <w:noProof/>
          <w:sz w:val="16"/>
          <w:szCs w:val="16"/>
        </w:rPr>
        <w:t>Hal 6</w:t>
      </w:r>
    </w:p>
    <w:p w14:paraId="6C4601D3" w14:textId="77777777" w:rsidR="00F859CD" w:rsidRPr="00F6717C" w:rsidRDefault="00F859CD" w:rsidP="00F859CD">
      <w:pPr>
        <w:pStyle w:val="FootnoteText"/>
        <w:rPr>
          <w:lang w:val="en-US"/>
        </w:rPr>
      </w:pPr>
    </w:p>
  </w:footnote>
  <w:footnote w:id="4">
    <w:p w14:paraId="54C0DD95" w14:textId="77777777" w:rsidR="00F859CD" w:rsidRPr="001622F7" w:rsidRDefault="00F859CD" w:rsidP="00F859CD">
      <w:pPr>
        <w:widowControl w:val="0"/>
        <w:autoSpaceDE w:val="0"/>
        <w:autoSpaceDN w:val="0"/>
        <w:adjustRightInd w:val="0"/>
        <w:spacing w:line="240" w:lineRule="auto"/>
        <w:jc w:val="both"/>
        <w:rPr>
          <w:rFonts w:ascii="Times New Roman" w:hAnsi="Times New Roman" w:cs="Times New Roman"/>
          <w:noProof/>
          <w:sz w:val="16"/>
          <w:szCs w:val="16"/>
        </w:rPr>
      </w:pPr>
      <w:r>
        <w:rPr>
          <w:rStyle w:val="FootnoteReference"/>
        </w:rPr>
        <w:footnoteRef/>
      </w:r>
      <w:r>
        <w:t xml:space="preserve"> </w:t>
      </w:r>
      <w:r w:rsidRPr="001622F7">
        <w:rPr>
          <w:rFonts w:ascii="Times New Roman" w:hAnsi="Times New Roman" w:cs="Times New Roman"/>
          <w:noProof/>
          <w:sz w:val="16"/>
          <w:szCs w:val="16"/>
        </w:rPr>
        <w:t xml:space="preserve">Alwasilah. (2011). </w:t>
      </w:r>
      <w:r w:rsidRPr="001622F7">
        <w:rPr>
          <w:rFonts w:ascii="Times New Roman" w:hAnsi="Times New Roman" w:cs="Times New Roman"/>
          <w:i/>
          <w:iCs/>
          <w:noProof/>
          <w:sz w:val="16"/>
          <w:szCs w:val="16"/>
        </w:rPr>
        <w:t>Pokoknya Kualitatif Dasar-Dasar Merancang dan Melakukan Penelitian Kualitatif.</w:t>
      </w:r>
      <w:r w:rsidRPr="001622F7">
        <w:rPr>
          <w:rFonts w:ascii="Times New Roman" w:hAnsi="Times New Roman" w:cs="Times New Roman"/>
          <w:noProof/>
          <w:sz w:val="16"/>
          <w:szCs w:val="16"/>
        </w:rPr>
        <w:t xml:space="preserve"> Dunia Pustaka Jaya.</w:t>
      </w:r>
    </w:p>
  </w:footnote>
  <w:footnote w:id="5">
    <w:p w14:paraId="0601868F" w14:textId="77777777" w:rsidR="00F859CD" w:rsidRPr="001622F7" w:rsidRDefault="00F859CD" w:rsidP="00F859CD">
      <w:pPr>
        <w:widowControl w:val="0"/>
        <w:autoSpaceDE w:val="0"/>
        <w:autoSpaceDN w:val="0"/>
        <w:adjustRightInd w:val="0"/>
        <w:spacing w:line="240" w:lineRule="auto"/>
        <w:ind w:left="480" w:hanging="480"/>
        <w:rPr>
          <w:rFonts w:ascii="Times New Roman" w:hAnsi="Times New Roman" w:cs="Times New Roman"/>
          <w:noProof/>
          <w:sz w:val="16"/>
          <w:szCs w:val="16"/>
        </w:rPr>
      </w:pPr>
      <w:r w:rsidRPr="001622F7">
        <w:rPr>
          <w:rStyle w:val="FootnoteReference"/>
          <w:rFonts w:ascii="Times New Roman" w:hAnsi="Times New Roman" w:cs="Times New Roman"/>
          <w:sz w:val="16"/>
          <w:szCs w:val="16"/>
        </w:rPr>
        <w:footnoteRef/>
      </w:r>
      <w:r w:rsidRPr="001622F7">
        <w:rPr>
          <w:rFonts w:ascii="Times New Roman" w:hAnsi="Times New Roman" w:cs="Times New Roman"/>
          <w:sz w:val="16"/>
          <w:szCs w:val="16"/>
        </w:rPr>
        <w:t xml:space="preserve"> </w:t>
      </w:r>
      <w:r w:rsidRPr="001622F7">
        <w:rPr>
          <w:rFonts w:ascii="Times New Roman" w:hAnsi="Times New Roman" w:cs="Times New Roman"/>
          <w:noProof/>
          <w:sz w:val="16"/>
          <w:szCs w:val="16"/>
        </w:rPr>
        <w:t xml:space="preserve">Moleong. (2004). </w:t>
      </w:r>
      <w:r w:rsidRPr="001622F7">
        <w:rPr>
          <w:rFonts w:ascii="Times New Roman" w:hAnsi="Times New Roman" w:cs="Times New Roman"/>
          <w:i/>
          <w:iCs/>
          <w:noProof/>
          <w:sz w:val="16"/>
          <w:szCs w:val="16"/>
        </w:rPr>
        <w:t>Metodologi Penelitian Kualitatif. Jakarta</w:t>
      </w:r>
      <w:r w:rsidRPr="001622F7">
        <w:rPr>
          <w:rFonts w:ascii="Times New Roman" w:hAnsi="Times New Roman" w:cs="Times New Roman"/>
          <w:noProof/>
          <w:sz w:val="16"/>
          <w:szCs w:val="16"/>
        </w:rPr>
        <w:t>. Rosda Karya.</w:t>
      </w:r>
    </w:p>
    <w:p w14:paraId="0393BEDF" w14:textId="77777777" w:rsidR="00F859CD" w:rsidRPr="001622F7" w:rsidRDefault="00F859CD" w:rsidP="00F859CD">
      <w:pPr>
        <w:pStyle w:val="FootnoteText"/>
        <w:rPr>
          <w:lang w:val="en-US"/>
        </w:rPr>
      </w:pPr>
    </w:p>
  </w:footnote>
  <w:footnote w:id="6">
    <w:p w14:paraId="560E16D9" w14:textId="77777777" w:rsidR="00F859CD" w:rsidRPr="001622F7" w:rsidRDefault="00F859CD" w:rsidP="00F859CD">
      <w:pPr>
        <w:widowControl w:val="0"/>
        <w:autoSpaceDE w:val="0"/>
        <w:autoSpaceDN w:val="0"/>
        <w:adjustRightInd w:val="0"/>
        <w:spacing w:line="240" w:lineRule="auto"/>
        <w:ind w:hanging="142"/>
        <w:rPr>
          <w:rFonts w:ascii="Times New Roman" w:hAnsi="Times New Roman" w:cs="Times New Roman"/>
          <w:noProof/>
          <w:sz w:val="16"/>
          <w:szCs w:val="16"/>
        </w:rPr>
      </w:pPr>
      <w:r w:rsidRPr="001622F7">
        <w:rPr>
          <w:rStyle w:val="FootnoteReference"/>
          <w:rFonts w:ascii="Times New Roman" w:hAnsi="Times New Roman" w:cs="Times New Roman"/>
          <w:sz w:val="16"/>
          <w:szCs w:val="16"/>
        </w:rPr>
        <w:footnoteRef/>
      </w:r>
      <w:r w:rsidRPr="001622F7">
        <w:rPr>
          <w:rFonts w:ascii="Times New Roman" w:hAnsi="Times New Roman" w:cs="Times New Roman"/>
          <w:sz w:val="16"/>
          <w:szCs w:val="16"/>
        </w:rPr>
        <w:t xml:space="preserve"> </w:t>
      </w:r>
      <w:r w:rsidRPr="001622F7">
        <w:rPr>
          <w:rFonts w:ascii="Times New Roman" w:hAnsi="Times New Roman" w:cs="Times New Roman"/>
          <w:noProof/>
          <w:sz w:val="16"/>
          <w:szCs w:val="16"/>
        </w:rPr>
        <w:t xml:space="preserve">Robin, Legard Keegan, jill and Ward, K. (2003). </w:t>
      </w:r>
      <w:r w:rsidRPr="001622F7">
        <w:rPr>
          <w:rFonts w:ascii="Times New Roman" w:hAnsi="Times New Roman" w:cs="Times New Roman"/>
          <w:i/>
          <w:iCs/>
          <w:noProof/>
          <w:sz w:val="16"/>
          <w:szCs w:val="16"/>
        </w:rPr>
        <w:t>Qualitative Reserch Pratice A Guide for Social Science Students and Researchers.</w:t>
      </w:r>
      <w:r w:rsidRPr="001622F7">
        <w:rPr>
          <w:rFonts w:ascii="Times New Roman" w:hAnsi="Times New Roman" w:cs="Times New Roman"/>
          <w:noProof/>
          <w:sz w:val="16"/>
          <w:szCs w:val="16"/>
        </w:rPr>
        <w:t xml:space="preserve"> In Jane Ritchie and Jane Lewis.</w:t>
      </w:r>
    </w:p>
    <w:p w14:paraId="758F789E" w14:textId="77777777" w:rsidR="00F859CD" w:rsidRPr="001622F7" w:rsidRDefault="00F859CD" w:rsidP="00F859CD">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534D99" w14:textId="77777777" w:rsidR="000679A7" w:rsidRDefault="000679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126786"/>
      <w:docPartObj>
        <w:docPartGallery w:val="Page Numbers (Top of Page)"/>
        <w:docPartUnique/>
      </w:docPartObj>
    </w:sdtPr>
    <w:sdtEndPr>
      <w:rPr>
        <w:rFonts w:ascii="Times New Roman" w:hAnsi="Times New Roman" w:cs="Times New Roman"/>
        <w:noProof/>
      </w:rPr>
    </w:sdtEndPr>
    <w:sdtContent>
      <w:p w14:paraId="11BC78F8" w14:textId="7CCE31A3" w:rsidR="00F24209" w:rsidRPr="0009004C" w:rsidRDefault="00F24209">
        <w:pPr>
          <w:pStyle w:val="Header"/>
          <w:jc w:val="right"/>
          <w:rPr>
            <w:rFonts w:ascii="Times New Roman" w:hAnsi="Times New Roman" w:cs="Times New Roman"/>
          </w:rP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48</w:t>
        </w:r>
        <w:r w:rsidRPr="0009004C">
          <w:rPr>
            <w:rFonts w:ascii="Times New Roman" w:hAnsi="Times New Roman" w:cs="Times New Roman"/>
            <w:noProof/>
          </w:rPr>
          <w:fldChar w:fldCharType="end"/>
        </w:r>
      </w:p>
    </w:sdtContent>
  </w:sdt>
  <w:p w14:paraId="2C73565A" w14:textId="77777777" w:rsidR="00F24209" w:rsidRDefault="00F242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224DE" w14:textId="77777777" w:rsidR="000679A7" w:rsidRDefault="00067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D"/>
    <w:multiLevelType w:val="hybridMultilevel"/>
    <w:tmpl w:val="6F0EC7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E6797C"/>
    <w:multiLevelType w:val="hybridMultilevel"/>
    <w:tmpl w:val="BD445B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2DB2FFA"/>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33E0B"/>
    <w:multiLevelType w:val="multilevel"/>
    <w:tmpl w:val="B77244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06C1457C"/>
    <w:multiLevelType w:val="hybridMultilevel"/>
    <w:tmpl w:val="1B68BDFC"/>
    <w:lvl w:ilvl="0" w:tplc="DD823EBE">
      <w:start w:val="1"/>
      <w:numFmt w:val="decimal"/>
      <w:lvlText w:val="1.%1"/>
      <w:lvlJc w:val="left"/>
      <w:pPr>
        <w:ind w:left="1308" w:hanging="360"/>
      </w:pPr>
      <w:rPr>
        <w:rFonts w:hint="default"/>
        <w:i w:val="0"/>
        <w:iCs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5" w15:restartNumberingAfterBreak="0">
    <w:nsid w:val="09E83B10"/>
    <w:multiLevelType w:val="hybridMultilevel"/>
    <w:tmpl w:val="A75AA4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A842835"/>
    <w:multiLevelType w:val="hybridMultilevel"/>
    <w:tmpl w:val="660896DA"/>
    <w:lvl w:ilvl="0" w:tplc="7C7408DA">
      <w:start w:val="1"/>
      <w:numFmt w:val="decimal"/>
      <w:lvlText w:val="2.7.%1."/>
      <w:lvlJc w:val="lef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7" w15:restartNumberingAfterBreak="0">
    <w:nsid w:val="0C764FFF"/>
    <w:multiLevelType w:val="hybridMultilevel"/>
    <w:tmpl w:val="D2802D4E"/>
    <w:lvl w:ilvl="0" w:tplc="9D88DC50">
      <w:start w:val="1"/>
      <w:numFmt w:val="decimal"/>
      <w:lvlText w:val="4.%1"/>
      <w:lvlJc w:val="left"/>
      <w:pPr>
        <w:ind w:left="1424" w:hanging="360"/>
      </w:pPr>
      <w:rPr>
        <w:rFonts w:hint="default"/>
        <w:b/>
        <w:bCs/>
      </w:rPr>
    </w:lvl>
    <w:lvl w:ilvl="1" w:tplc="38090019" w:tentative="1">
      <w:start w:val="1"/>
      <w:numFmt w:val="lowerLetter"/>
      <w:lvlText w:val="%2."/>
      <w:lvlJc w:val="left"/>
      <w:pPr>
        <w:ind w:left="2144" w:hanging="360"/>
      </w:pPr>
    </w:lvl>
    <w:lvl w:ilvl="2" w:tplc="3809001B" w:tentative="1">
      <w:start w:val="1"/>
      <w:numFmt w:val="lowerRoman"/>
      <w:lvlText w:val="%3."/>
      <w:lvlJc w:val="right"/>
      <w:pPr>
        <w:ind w:left="2864" w:hanging="180"/>
      </w:pPr>
    </w:lvl>
    <w:lvl w:ilvl="3" w:tplc="3809000F" w:tentative="1">
      <w:start w:val="1"/>
      <w:numFmt w:val="decimal"/>
      <w:lvlText w:val="%4."/>
      <w:lvlJc w:val="left"/>
      <w:pPr>
        <w:ind w:left="3584" w:hanging="360"/>
      </w:pPr>
    </w:lvl>
    <w:lvl w:ilvl="4" w:tplc="38090019" w:tentative="1">
      <w:start w:val="1"/>
      <w:numFmt w:val="lowerLetter"/>
      <w:lvlText w:val="%5."/>
      <w:lvlJc w:val="left"/>
      <w:pPr>
        <w:ind w:left="4304" w:hanging="360"/>
      </w:pPr>
    </w:lvl>
    <w:lvl w:ilvl="5" w:tplc="3809001B" w:tentative="1">
      <w:start w:val="1"/>
      <w:numFmt w:val="lowerRoman"/>
      <w:lvlText w:val="%6."/>
      <w:lvlJc w:val="right"/>
      <w:pPr>
        <w:ind w:left="5024" w:hanging="180"/>
      </w:pPr>
    </w:lvl>
    <w:lvl w:ilvl="6" w:tplc="3809000F" w:tentative="1">
      <w:start w:val="1"/>
      <w:numFmt w:val="decimal"/>
      <w:lvlText w:val="%7."/>
      <w:lvlJc w:val="left"/>
      <w:pPr>
        <w:ind w:left="5744" w:hanging="360"/>
      </w:pPr>
    </w:lvl>
    <w:lvl w:ilvl="7" w:tplc="38090019" w:tentative="1">
      <w:start w:val="1"/>
      <w:numFmt w:val="lowerLetter"/>
      <w:lvlText w:val="%8."/>
      <w:lvlJc w:val="left"/>
      <w:pPr>
        <w:ind w:left="6464" w:hanging="360"/>
      </w:pPr>
    </w:lvl>
    <w:lvl w:ilvl="8" w:tplc="3809001B" w:tentative="1">
      <w:start w:val="1"/>
      <w:numFmt w:val="lowerRoman"/>
      <w:lvlText w:val="%9."/>
      <w:lvlJc w:val="right"/>
      <w:pPr>
        <w:ind w:left="7184" w:hanging="180"/>
      </w:pPr>
    </w:lvl>
  </w:abstractNum>
  <w:abstractNum w:abstractNumId="8" w15:restartNumberingAfterBreak="0">
    <w:nsid w:val="12544461"/>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4CE5A4B"/>
    <w:multiLevelType w:val="hybridMultilevel"/>
    <w:tmpl w:val="2EB8D892"/>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E640B6"/>
    <w:multiLevelType w:val="hybridMultilevel"/>
    <w:tmpl w:val="1C7E6400"/>
    <w:lvl w:ilvl="0" w:tplc="15B88D68">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A07725"/>
    <w:multiLevelType w:val="hybridMultilevel"/>
    <w:tmpl w:val="6BA2C33C"/>
    <w:lvl w:ilvl="0" w:tplc="3F70F5E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EA7"/>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7E53707"/>
    <w:multiLevelType w:val="multilevel"/>
    <w:tmpl w:val="715661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1"/>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8F7B14"/>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2A87403B"/>
    <w:multiLevelType w:val="hybridMultilevel"/>
    <w:tmpl w:val="F18077E0"/>
    <w:lvl w:ilvl="0" w:tplc="90AC9DE4">
      <w:start w:val="1"/>
      <w:numFmt w:val="decimal"/>
      <w:lvlText w:val="2.%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6" w15:restartNumberingAfterBreak="0">
    <w:nsid w:val="2BB15716"/>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2F341BE3"/>
    <w:multiLevelType w:val="hybridMultilevel"/>
    <w:tmpl w:val="023ABF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61634C4"/>
    <w:multiLevelType w:val="multilevel"/>
    <w:tmpl w:val="E0D61F94"/>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9" w15:restartNumberingAfterBreak="0">
    <w:nsid w:val="388332EF"/>
    <w:multiLevelType w:val="hybridMultilevel"/>
    <w:tmpl w:val="BF5CD734"/>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5C7550"/>
    <w:multiLevelType w:val="hybridMultilevel"/>
    <w:tmpl w:val="1450B48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DC4515E"/>
    <w:multiLevelType w:val="hybridMultilevel"/>
    <w:tmpl w:val="83166C10"/>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40DA36C0"/>
    <w:multiLevelType w:val="hybridMultilevel"/>
    <w:tmpl w:val="14DA53CC"/>
    <w:lvl w:ilvl="0" w:tplc="F67EF81A">
      <w:start w:val="1"/>
      <w:numFmt w:val="decimal"/>
      <w:lvlText w:val="5%1."/>
      <w:lvlJc w:val="left"/>
      <w:pPr>
        <w:ind w:left="1308" w:hanging="360"/>
      </w:pPr>
      <w:rPr>
        <w:rFonts w:hint="default"/>
      </w:r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23" w15:restartNumberingAfterBreak="0">
    <w:nsid w:val="4228458C"/>
    <w:multiLevelType w:val="hybridMultilevel"/>
    <w:tmpl w:val="801C23C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3CC3A2F"/>
    <w:multiLevelType w:val="hybridMultilevel"/>
    <w:tmpl w:val="B4269774"/>
    <w:lvl w:ilvl="0" w:tplc="A3ECFE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40354"/>
    <w:multiLevelType w:val="hybridMultilevel"/>
    <w:tmpl w:val="24C632A6"/>
    <w:lvl w:ilvl="0" w:tplc="C39CBD9A">
      <w:start w:val="1"/>
      <w:numFmt w:val="decimal"/>
      <w:lvlText w:val="2.4.%1."/>
      <w:lvlJc w:val="left"/>
      <w:pPr>
        <w:ind w:left="1440" w:hanging="360"/>
      </w:pPr>
      <w:rPr>
        <w:rFonts w:hint="default"/>
        <w:i w:val="0"/>
        <w:iCs w:val="0"/>
      </w:rPr>
    </w:lvl>
    <w:lvl w:ilvl="1" w:tplc="04090019" w:tentative="1">
      <w:start w:val="1"/>
      <w:numFmt w:val="lowerLetter"/>
      <w:lvlText w:val="%2."/>
      <w:lvlJc w:val="left"/>
      <w:pPr>
        <w:ind w:left="1440" w:hanging="360"/>
      </w:pPr>
    </w:lvl>
    <w:lvl w:ilvl="2" w:tplc="F1888C0C">
      <w:start w:val="1"/>
      <w:numFmt w:val="decimal"/>
      <w:lvlText w:val="2.4.%3."/>
      <w:lvlJc w:val="lef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1E639D"/>
    <w:multiLevelType w:val="hybridMultilevel"/>
    <w:tmpl w:val="4B661AD4"/>
    <w:lvl w:ilvl="0" w:tplc="AF6685A4">
      <w:start w:val="1"/>
      <w:numFmt w:val="decimal"/>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CF4DB0"/>
    <w:multiLevelType w:val="multilevel"/>
    <w:tmpl w:val="AF4A2958"/>
    <w:lvl w:ilvl="0">
      <w:start w:val="1"/>
      <w:numFmt w:val="decimal"/>
      <w:lvlText w:val="%1."/>
      <w:lvlJc w:val="left"/>
      <w:pPr>
        <w:ind w:left="1440" w:hanging="360"/>
      </w:pPr>
      <w:rPr>
        <w:rFonts w:hint="default"/>
        <w:i w:val="0"/>
        <w:iCs w:val="0"/>
        <w:lang w:eastAsia="en-US" w:bidi="ar-SA"/>
      </w:rPr>
    </w:lvl>
    <w:lvl w:ilvl="1">
      <w:start w:val="6"/>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6403A1A"/>
    <w:multiLevelType w:val="hybridMultilevel"/>
    <w:tmpl w:val="6E789202"/>
    <w:lvl w:ilvl="0" w:tplc="DC3EB372">
      <w:start w:val="1"/>
      <w:numFmt w:val="decimal"/>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9" w15:restartNumberingAfterBreak="0">
    <w:nsid w:val="50464DE1"/>
    <w:multiLevelType w:val="hybridMultilevel"/>
    <w:tmpl w:val="959E5C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79A7374"/>
    <w:multiLevelType w:val="hybridMultilevel"/>
    <w:tmpl w:val="D4929450"/>
    <w:lvl w:ilvl="0" w:tplc="5054359E">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58C539A9"/>
    <w:multiLevelType w:val="hybridMultilevel"/>
    <w:tmpl w:val="C8AE36A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C33691A"/>
    <w:multiLevelType w:val="hybridMultilevel"/>
    <w:tmpl w:val="C70A6866"/>
    <w:lvl w:ilvl="0" w:tplc="86168D52">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5D7B092E"/>
    <w:multiLevelType w:val="multilevel"/>
    <w:tmpl w:val="B518F2D0"/>
    <w:lvl w:ilvl="0">
      <w:start w:val="1"/>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309" w:hanging="361"/>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2536" w:hanging="361"/>
      </w:pPr>
      <w:rPr>
        <w:rFonts w:hint="default"/>
        <w:lang w:eastAsia="en-US" w:bidi="ar-SA"/>
      </w:rPr>
    </w:lvl>
    <w:lvl w:ilvl="4">
      <w:numFmt w:val="bullet"/>
      <w:lvlText w:val="•"/>
      <w:lvlJc w:val="left"/>
      <w:pPr>
        <w:ind w:left="3412" w:hanging="361"/>
      </w:pPr>
      <w:rPr>
        <w:rFonts w:hint="default"/>
        <w:lang w:eastAsia="en-US" w:bidi="ar-SA"/>
      </w:rPr>
    </w:lvl>
    <w:lvl w:ilvl="5">
      <w:numFmt w:val="bullet"/>
      <w:lvlText w:val="•"/>
      <w:lvlJc w:val="left"/>
      <w:pPr>
        <w:ind w:left="4288" w:hanging="361"/>
      </w:pPr>
      <w:rPr>
        <w:rFonts w:hint="default"/>
        <w:lang w:eastAsia="en-US" w:bidi="ar-SA"/>
      </w:rPr>
    </w:lvl>
    <w:lvl w:ilvl="6">
      <w:numFmt w:val="bullet"/>
      <w:lvlText w:val="•"/>
      <w:lvlJc w:val="left"/>
      <w:pPr>
        <w:ind w:left="5165" w:hanging="361"/>
      </w:pPr>
      <w:rPr>
        <w:rFonts w:hint="default"/>
        <w:lang w:eastAsia="en-US" w:bidi="ar-SA"/>
      </w:rPr>
    </w:lvl>
    <w:lvl w:ilvl="7">
      <w:numFmt w:val="bullet"/>
      <w:lvlText w:val="•"/>
      <w:lvlJc w:val="left"/>
      <w:pPr>
        <w:ind w:left="6041" w:hanging="361"/>
      </w:pPr>
      <w:rPr>
        <w:rFonts w:hint="default"/>
        <w:lang w:eastAsia="en-US" w:bidi="ar-SA"/>
      </w:rPr>
    </w:lvl>
    <w:lvl w:ilvl="8">
      <w:numFmt w:val="bullet"/>
      <w:lvlText w:val="•"/>
      <w:lvlJc w:val="left"/>
      <w:pPr>
        <w:ind w:left="6917" w:hanging="361"/>
      </w:pPr>
      <w:rPr>
        <w:rFonts w:hint="default"/>
        <w:lang w:eastAsia="en-US" w:bidi="ar-SA"/>
      </w:rPr>
    </w:lvl>
  </w:abstractNum>
  <w:abstractNum w:abstractNumId="34" w15:restartNumberingAfterBreak="0">
    <w:nsid w:val="5F057F1B"/>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5" w15:restartNumberingAfterBreak="0">
    <w:nsid w:val="607D747E"/>
    <w:multiLevelType w:val="hybridMultilevel"/>
    <w:tmpl w:val="CF9885C8"/>
    <w:lvl w:ilvl="0" w:tplc="FEF83CAE">
      <w:start w:val="1"/>
      <w:numFmt w:val="decimal"/>
      <w:lvlText w:val="2.4.%1."/>
      <w:lvlJc w:val="left"/>
      <w:pPr>
        <w:ind w:left="1713" w:hanging="360"/>
      </w:pPr>
      <w:rPr>
        <w:rFonts w:hint="default"/>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6" w15:restartNumberingAfterBreak="0">
    <w:nsid w:val="66330E41"/>
    <w:multiLevelType w:val="hybridMultilevel"/>
    <w:tmpl w:val="E9C01FBC"/>
    <w:lvl w:ilvl="0" w:tplc="DC3EB372">
      <w:start w:val="1"/>
      <w:numFmt w:val="decimal"/>
      <w:lvlText w:val="%1."/>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37" w15:restartNumberingAfterBreak="0">
    <w:nsid w:val="6841522E"/>
    <w:multiLevelType w:val="hybridMultilevel"/>
    <w:tmpl w:val="B2586988"/>
    <w:lvl w:ilvl="0" w:tplc="45A42EBE">
      <w:start w:val="1"/>
      <w:numFmt w:val="decimal"/>
      <w:lvlText w:val="2.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A33F62"/>
    <w:multiLevelType w:val="hybridMultilevel"/>
    <w:tmpl w:val="EA2ADE8E"/>
    <w:lvl w:ilvl="0" w:tplc="D076E78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1A6655"/>
    <w:multiLevelType w:val="hybridMultilevel"/>
    <w:tmpl w:val="0ED0BD0E"/>
    <w:lvl w:ilvl="0" w:tplc="A8903AB4">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01B0A20"/>
    <w:multiLevelType w:val="hybridMultilevel"/>
    <w:tmpl w:val="1F6CF3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2173792"/>
    <w:multiLevelType w:val="hybridMultilevel"/>
    <w:tmpl w:val="3A6CC020"/>
    <w:lvl w:ilvl="0" w:tplc="9D1246D6">
      <w:start w:val="1"/>
      <w:numFmt w:val="decimal"/>
      <w:lvlText w:val="%1"/>
      <w:lvlJc w:val="left"/>
      <w:pPr>
        <w:ind w:left="2138" w:hanging="360"/>
      </w:pPr>
      <w:rPr>
        <w:rFonts w:hint="default"/>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CA02D6"/>
    <w:multiLevelType w:val="hybridMultilevel"/>
    <w:tmpl w:val="96AE1A54"/>
    <w:lvl w:ilvl="0" w:tplc="7E6C7BD4">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722160"/>
    <w:multiLevelType w:val="hybridMultilevel"/>
    <w:tmpl w:val="1D3A98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797C5F54"/>
    <w:multiLevelType w:val="hybridMultilevel"/>
    <w:tmpl w:val="DB5E4534"/>
    <w:lvl w:ilvl="0" w:tplc="6150BC9C">
      <w:start w:val="1"/>
      <w:numFmt w:val="decimal"/>
      <w:lvlText w:val="%1."/>
      <w:lvlJc w:val="left"/>
      <w:pPr>
        <w:ind w:left="1080" w:hanging="360"/>
      </w:pPr>
      <w:rPr>
        <w:rFonts w:hint="default"/>
        <w:i w:val="0"/>
        <w:iCs w:val="0"/>
        <w:lang w:eastAsia="en-US" w:bidi="ar-SA"/>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33"/>
  </w:num>
  <w:num w:numId="5">
    <w:abstractNumId w:val="21"/>
  </w:num>
  <w:num w:numId="6">
    <w:abstractNumId w:val="19"/>
  </w:num>
  <w:num w:numId="7">
    <w:abstractNumId w:val="1"/>
  </w:num>
  <w:num w:numId="8">
    <w:abstractNumId w:val="42"/>
  </w:num>
  <w:num w:numId="9">
    <w:abstractNumId w:val="29"/>
  </w:num>
  <w:num w:numId="10">
    <w:abstractNumId w:val="27"/>
  </w:num>
  <w:num w:numId="11">
    <w:abstractNumId w:val="4"/>
  </w:num>
  <w:num w:numId="12">
    <w:abstractNumId w:val="15"/>
  </w:num>
  <w:num w:numId="13">
    <w:abstractNumId w:val="24"/>
  </w:num>
  <w:num w:numId="14">
    <w:abstractNumId w:val="11"/>
  </w:num>
  <w:num w:numId="15">
    <w:abstractNumId w:val="43"/>
  </w:num>
  <w:num w:numId="16">
    <w:abstractNumId w:val="44"/>
  </w:num>
  <w:num w:numId="17">
    <w:abstractNumId w:val="25"/>
  </w:num>
  <w:num w:numId="18">
    <w:abstractNumId w:val="0"/>
  </w:num>
  <w:num w:numId="19">
    <w:abstractNumId w:val="20"/>
  </w:num>
  <w:num w:numId="20">
    <w:abstractNumId w:val="41"/>
  </w:num>
  <w:num w:numId="21">
    <w:abstractNumId w:val="40"/>
  </w:num>
  <w:num w:numId="22">
    <w:abstractNumId w:val="16"/>
  </w:num>
  <w:num w:numId="23">
    <w:abstractNumId w:val="34"/>
  </w:num>
  <w:num w:numId="24">
    <w:abstractNumId w:val="32"/>
  </w:num>
  <w:num w:numId="25">
    <w:abstractNumId w:val="12"/>
  </w:num>
  <w:num w:numId="26">
    <w:abstractNumId w:val="30"/>
  </w:num>
  <w:num w:numId="27">
    <w:abstractNumId w:val="14"/>
  </w:num>
  <w:num w:numId="28">
    <w:abstractNumId w:val="9"/>
  </w:num>
  <w:num w:numId="29">
    <w:abstractNumId w:val="6"/>
  </w:num>
  <w:num w:numId="30">
    <w:abstractNumId w:val="38"/>
  </w:num>
  <w:num w:numId="31">
    <w:abstractNumId w:val="10"/>
  </w:num>
  <w:num w:numId="32">
    <w:abstractNumId w:val="2"/>
  </w:num>
  <w:num w:numId="33">
    <w:abstractNumId w:val="8"/>
  </w:num>
  <w:num w:numId="34">
    <w:abstractNumId w:val="7"/>
  </w:num>
  <w:num w:numId="35">
    <w:abstractNumId w:val="22"/>
  </w:num>
  <w:num w:numId="36">
    <w:abstractNumId w:val="37"/>
  </w:num>
  <w:num w:numId="37">
    <w:abstractNumId w:val="39"/>
  </w:num>
  <w:num w:numId="38">
    <w:abstractNumId w:val="5"/>
  </w:num>
  <w:num w:numId="39">
    <w:abstractNumId w:val="17"/>
  </w:num>
  <w:num w:numId="40">
    <w:abstractNumId w:val="36"/>
  </w:num>
  <w:num w:numId="41">
    <w:abstractNumId w:val="35"/>
  </w:num>
  <w:num w:numId="42">
    <w:abstractNumId w:val="28"/>
  </w:num>
  <w:num w:numId="43">
    <w:abstractNumId w:val="26"/>
  </w:num>
  <w:num w:numId="44">
    <w:abstractNumId w:val="23"/>
  </w:num>
  <w:num w:numId="45">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C66"/>
    <w:rsid w:val="00001695"/>
    <w:rsid w:val="00003328"/>
    <w:rsid w:val="00003A43"/>
    <w:rsid w:val="00007B01"/>
    <w:rsid w:val="00007E9D"/>
    <w:rsid w:val="00015636"/>
    <w:rsid w:val="00015723"/>
    <w:rsid w:val="00022021"/>
    <w:rsid w:val="0002255F"/>
    <w:rsid w:val="0003660F"/>
    <w:rsid w:val="00036B62"/>
    <w:rsid w:val="000437CD"/>
    <w:rsid w:val="000438B8"/>
    <w:rsid w:val="00043981"/>
    <w:rsid w:val="00044505"/>
    <w:rsid w:val="0004470F"/>
    <w:rsid w:val="00046685"/>
    <w:rsid w:val="00046ED9"/>
    <w:rsid w:val="00047B97"/>
    <w:rsid w:val="00050D27"/>
    <w:rsid w:val="00051482"/>
    <w:rsid w:val="00052299"/>
    <w:rsid w:val="00054EE9"/>
    <w:rsid w:val="0005561B"/>
    <w:rsid w:val="00056FFF"/>
    <w:rsid w:val="0005789F"/>
    <w:rsid w:val="0006149D"/>
    <w:rsid w:val="000631E0"/>
    <w:rsid w:val="0006325E"/>
    <w:rsid w:val="000645B3"/>
    <w:rsid w:val="000646E9"/>
    <w:rsid w:val="000679A7"/>
    <w:rsid w:val="0007124D"/>
    <w:rsid w:val="0007698C"/>
    <w:rsid w:val="000776C7"/>
    <w:rsid w:val="000801B7"/>
    <w:rsid w:val="0008055C"/>
    <w:rsid w:val="00082528"/>
    <w:rsid w:val="000829F1"/>
    <w:rsid w:val="00085F98"/>
    <w:rsid w:val="00087230"/>
    <w:rsid w:val="00087A03"/>
    <w:rsid w:val="00087AC9"/>
    <w:rsid w:val="0009004C"/>
    <w:rsid w:val="00090CEC"/>
    <w:rsid w:val="00094981"/>
    <w:rsid w:val="0009597C"/>
    <w:rsid w:val="00096B36"/>
    <w:rsid w:val="00097EB7"/>
    <w:rsid w:val="000A01F9"/>
    <w:rsid w:val="000A235B"/>
    <w:rsid w:val="000A271B"/>
    <w:rsid w:val="000A2862"/>
    <w:rsid w:val="000A3DB3"/>
    <w:rsid w:val="000A4610"/>
    <w:rsid w:val="000A61C3"/>
    <w:rsid w:val="000A75FC"/>
    <w:rsid w:val="000A7A56"/>
    <w:rsid w:val="000B2ADF"/>
    <w:rsid w:val="000B318F"/>
    <w:rsid w:val="000B3265"/>
    <w:rsid w:val="000B4120"/>
    <w:rsid w:val="000B5115"/>
    <w:rsid w:val="000B7324"/>
    <w:rsid w:val="000C0E30"/>
    <w:rsid w:val="000C167E"/>
    <w:rsid w:val="000C37AC"/>
    <w:rsid w:val="000C59E4"/>
    <w:rsid w:val="000C632B"/>
    <w:rsid w:val="000C6340"/>
    <w:rsid w:val="000D139B"/>
    <w:rsid w:val="000D1B05"/>
    <w:rsid w:val="000D271A"/>
    <w:rsid w:val="000D29A3"/>
    <w:rsid w:val="000D3016"/>
    <w:rsid w:val="000D42D8"/>
    <w:rsid w:val="000D454D"/>
    <w:rsid w:val="000D5687"/>
    <w:rsid w:val="000D5AC8"/>
    <w:rsid w:val="000D5C30"/>
    <w:rsid w:val="000D6196"/>
    <w:rsid w:val="000D7A09"/>
    <w:rsid w:val="000D7C4B"/>
    <w:rsid w:val="000E6530"/>
    <w:rsid w:val="000E65FB"/>
    <w:rsid w:val="000E7AA8"/>
    <w:rsid w:val="000E7DAC"/>
    <w:rsid w:val="000F0390"/>
    <w:rsid w:val="000F1DAF"/>
    <w:rsid w:val="000F30C5"/>
    <w:rsid w:val="000F3A65"/>
    <w:rsid w:val="000F5E6B"/>
    <w:rsid w:val="000F79BE"/>
    <w:rsid w:val="001004BB"/>
    <w:rsid w:val="00100D2F"/>
    <w:rsid w:val="001032E1"/>
    <w:rsid w:val="001037E1"/>
    <w:rsid w:val="001037FF"/>
    <w:rsid w:val="0010659E"/>
    <w:rsid w:val="00106689"/>
    <w:rsid w:val="00107F3C"/>
    <w:rsid w:val="00110666"/>
    <w:rsid w:val="00110E35"/>
    <w:rsid w:val="001118BD"/>
    <w:rsid w:val="00111974"/>
    <w:rsid w:val="00113D9E"/>
    <w:rsid w:val="00115EFF"/>
    <w:rsid w:val="00117AE9"/>
    <w:rsid w:val="001231A4"/>
    <w:rsid w:val="001242BC"/>
    <w:rsid w:val="00124395"/>
    <w:rsid w:val="001247D0"/>
    <w:rsid w:val="00124F59"/>
    <w:rsid w:val="001258E2"/>
    <w:rsid w:val="0012614D"/>
    <w:rsid w:val="00127DE8"/>
    <w:rsid w:val="0013187F"/>
    <w:rsid w:val="00131F3F"/>
    <w:rsid w:val="001327ED"/>
    <w:rsid w:val="0013318E"/>
    <w:rsid w:val="00134510"/>
    <w:rsid w:val="00134E5B"/>
    <w:rsid w:val="00135004"/>
    <w:rsid w:val="00135A2D"/>
    <w:rsid w:val="001409EA"/>
    <w:rsid w:val="00141614"/>
    <w:rsid w:val="00142D2A"/>
    <w:rsid w:val="00143F20"/>
    <w:rsid w:val="001440B9"/>
    <w:rsid w:val="001446FB"/>
    <w:rsid w:val="00146D49"/>
    <w:rsid w:val="001471BE"/>
    <w:rsid w:val="00151AE6"/>
    <w:rsid w:val="00151F43"/>
    <w:rsid w:val="00154F8A"/>
    <w:rsid w:val="0015550A"/>
    <w:rsid w:val="00155887"/>
    <w:rsid w:val="001559D8"/>
    <w:rsid w:val="00156227"/>
    <w:rsid w:val="0015687F"/>
    <w:rsid w:val="00156DCC"/>
    <w:rsid w:val="00160405"/>
    <w:rsid w:val="0016175B"/>
    <w:rsid w:val="001622F7"/>
    <w:rsid w:val="001631A8"/>
    <w:rsid w:val="00163791"/>
    <w:rsid w:val="00165888"/>
    <w:rsid w:val="00165F05"/>
    <w:rsid w:val="00167B7C"/>
    <w:rsid w:val="0017021B"/>
    <w:rsid w:val="001703C4"/>
    <w:rsid w:val="001706F4"/>
    <w:rsid w:val="001707AE"/>
    <w:rsid w:val="001723B7"/>
    <w:rsid w:val="00172E01"/>
    <w:rsid w:val="00173A82"/>
    <w:rsid w:val="00173BD6"/>
    <w:rsid w:val="00182AB0"/>
    <w:rsid w:val="0018338A"/>
    <w:rsid w:val="00183893"/>
    <w:rsid w:val="00183D6E"/>
    <w:rsid w:val="00184135"/>
    <w:rsid w:val="001842EA"/>
    <w:rsid w:val="001849FE"/>
    <w:rsid w:val="00184E0B"/>
    <w:rsid w:val="00184EAC"/>
    <w:rsid w:val="00190C51"/>
    <w:rsid w:val="00191B73"/>
    <w:rsid w:val="001926C9"/>
    <w:rsid w:val="00192960"/>
    <w:rsid w:val="00194858"/>
    <w:rsid w:val="00197051"/>
    <w:rsid w:val="001A0FDF"/>
    <w:rsid w:val="001A4027"/>
    <w:rsid w:val="001A5E88"/>
    <w:rsid w:val="001B00FE"/>
    <w:rsid w:val="001B01CE"/>
    <w:rsid w:val="001B14DB"/>
    <w:rsid w:val="001B1692"/>
    <w:rsid w:val="001B169F"/>
    <w:rsid w:val="001B198C"/>
    <w:rsid w:val="001B2505"/>
    <w:rsid w:val="001B486B"/>
    <w:rsid w:val="001B4AB4"/>
    <w:rsid w:val="001B5024"/>
    <w:rsid w:val="001B73A2"/>
    <w:rsid w:val="001B73F6"/>
    <w:rsid w:val="001B79CE"/>
    <w:rsid w:val="001C24C7"/>
    <w:rsid w:val="001C278B"/>
    <w:rsid w:val="001C2E9C"/>
    <w:rsid w:val="001C30B1"/>
    <w:rsid w:val="001C4053"/>
    <w:rsid w:val="001C4E2F"/>
    <w:rsid w:val="001C6235"/>
    <w:rsid w:val="001C766E"/>
    <w:rsid w:val="001D0D11"/>
    <w:rsid w:val="001D2ED8"/>
    <w:rsid w:val="001D467F"/>
    <w:rsid w:val="001D4E33"/>
    <w:rsid w:val="001D5A09"/>
    <w:rsid w:val="001D6869"/>
    <w:rsid w:val="001E0875"/>
    <w:rsid w:val="001E18ED"/>
    <w:rsid w:val="001E2EC8"/>
    <w:rsid w:val="001E2F73"/>
    <w:rsid w:val="001E3E18"/>
    <w:rsid w:val="001E4CE9"/>
    <w:rsid w:val="001E6006"/>
    <w:rsid w:val="001E64B9"/>
    <w:rsid w:val="001E786F"/>
    <w:rsid w:val="001F09C7"/>
    <w:rsid w:val="001F1C3E"/>
    <w:rsid w:val="001F1CF6"/>
    <w:rsid w:val="001F2849"/>
    <w:rsid w:val="001F48F3"/>
    <w:rsid w:val="001F4C5B"/>
    <w:rsid w:val="001F4DE6"/>
    <w:rsid w:val="001F6F41"/>
    <w:rsid w:val="00200A48"/>
    <w:rsid w:val="0020295C"/>
    <w:rsid w:val="002031BF"/>
    <w:rsid w:val="00203F0A"/>
    <w:rsid w:val="002045FD"/>
    <w:rsid w:val="00206340"/>
    <w:rsid w:val="00210A25"/>
    <w:rsid w:val="002119B5"/>
    <w:rsid w:val="00212746"/>
    <w:rsid w:val="0021298C"/>
    <w:rsid w:val="0021412A"/>
    <w:rsid w:val="0021517C"/>
    <w:rsid w:val="0021754D"/>
    <w:rsid w:val="00217971"/>
    <w:rsid w:val="00220759"/>
    <w:rsid w:val="00222931"/>
    <w:rsid w:val="0022339A"/>
    <w:rsid w:val="00224355"/>
    <w:rsid w:val="00227F40"/>
    <w:rsid w:val="00230348"/>
    <w:rsid w:val="00231783"/>
    <w:rsid w:val="00234780"/>
    <w:rsid w:val="00235462"/>
    <w:rsid w:val="00237254"/>
    <w:rsid w:val="0023748A"/>
    <w:rsid w:val="00240E47"/>
    <w:rsid w:val="00241CAE"/>
    <w:rsid w:val="00241CCF"/>
    <w:rsid w:val="00243BBA"/>
    <w:rsid w:val="002503ED"/>
    <w:rsid w:val="00250782"/>
    <w:rsid w:val="002510F4"/>
    <w:rsid w:val="0025206B"/>
    <w:rsid w:val="002528BB"/>
    <w:rsid w:val="002550BE"/>
    <w:rsid w:val="002552C0"/>
    <w:rsid w:val="00255C29"/>
    <w:rsid w:val="0025650F"/>
    <w:rsid w:val="00256D6F"/>
    <w:rsid w:val="0025786C"/>
    <w:rsid w:val="002578DD"/>
    <w:rsid w:val="00260056"/>
    <w:rsid w:val="00263A7C"/>
    <w:rsid w:val="002642C0"/>
    <w:rsid w:val="00265952"/>
    <w:rsid w:val="00266A0E"/>
    <w:rsid w:val="00266AB4"/>
    <w:rsid w:val="00266BDE"/>
    <w:rsid w:val="00267890"/>
    <w:rsid w:val="00267DFF"/>
    <w:rsid w:val="00270757"/>
    <w:rsid w:val="002715AF"/>
    <w:rsid w:val="00272206"/>
    <w:rsid w:val="002724A8"/>
    <w:rsid w:val="00272895"/>
    <w:rsid w:val="0027331D"/>
    <w:rsid w:val="002741EE"/>
    <w:rsid w:val="002758EF"/>
    <w:rsid w:val="00275AA2"/>
    <w:rsid w:val="00275CEA"/>
    <w:rsid w:val="002760F5"/>
    <w:rsid w:val="00280158"/>
    <w:rsid w:val="00280999"/>
    <w:rsid w:val="002857BA"/>
    <w:rsid w:val="00285E34"/>
    <w:rsid w:val="00286FD0"/>
    <w:rsid w:val="00287DDE"/>
    <w:rsid w:val="00290EC4"/>
    <w:rsid w:val="00291A61"/>
    <w:rsid w:val="002925E1"/>
    <w:rsid w:val="00293BE2"/>
    <w:rsid w:val="00294459"/>
    <w:rsid w:val="002960CD"/>
    <w:rsid w:val="00296766"/>
    <w:rsid w:val="00297B5A"/>
    <w:rsid w:val="002A1BEE"/>
    <w:rsid w:val="002A2328"/>
    <w:rsid w:val="002A5E16"/>
    <w:rsid w:val="002A6FC8"/>
    <w:rsid w:val="002B0C7E"/>
    <w:rsid w:val="002B1896"/>
    <w:rsid w:val="002B2894"/>
    <w:rsid w:val="002B4448"/>
    <w:rsid w:val="002B46DD"/>
    <w:rsid w:val="002B5909"/>
    <w:rsid w:val="002B5B55"/>
    <w:rsid w:val="002B6FB3"/>
    <w:rsid w:val="002C118F"/>
    <w:rsid w:val="002C1A9A"/>
    <w:rsid w:val="002C4B0A"/>
    <w:rsid w:val="002C6614"/>
    <w:rsid w:val="002D1255"/>
    <w:rsid w:val="002D15FE"/>
    <w:rsid w:val="002D4045"/>
    <w:rsid w:val="002D4282"/>
    <w:rsid w:val="002D5342"/>
    <w:rsid w:val="002D5EDC"/>
    <w:rsid w:val="002D79DC"/>
    <w:rsid w:val="002E139A"/>
    <w:rsid w:val="002E3125"/>
    <w:rsid w:val="002E3148"/>
    <w:rsid w:val="002E3EF4"/>
    <w:rsid w:val="002E5484"/>
    <w:rsid w:val="002E5724"/>
    <w:rsid w:val="002E5B03"/>
    <w:rsid w:val="002E6839"/>
    <w:rsid w:val="002F2E4E"/>
    <w:rsid w:val="002F4AC7"/>
    <w:rsid w:val="002F5931"/>
    <w:rsid w:val="00300BBB"/>
    <w:rsid w:val="00303097"/>
    <w:rsid w:val="0030314C"/>
    <w:rsid w:val="00304678"/>
    <w:rsid w:val="003063D9"/>
    <w:rsid w:val="00307148"/>
    <w:rsid w:val="0030715F"/>
    <w:rsid w:val="003122CE"/>
    <w:rsid w:val="00313BCC"/>
    <w:rsid w:val="00316DE5"/>
    <w:rsid w:val="00317E5B"/>
    <w:rsid w:val="003232AD"/>
    <w:rsid w:val="00323468"/>
    <w:rsid w:val="00324570"/>
    <w:rsid w:val="00325E37"/>
    <w:rsid w:val="00325F8A"/>
    <w:rsid w:val="0033219D"/>
    <w:rsid w:val="003321B2"/>
    <w:rsid w:val="0033299C"/>
    <w:rsid w:val="0033301A"/>
    <w:rsid w:val="00333814"/>
    <w:rsid w:val="003356B0"/>
    <w:rsid w:val="00336B21"/>
    <w:rsid w:val="00340DBC"/>
    <w:rsid w:val="00341573"/>
    <w:rsid w:val="003424D9"/>
    <w:rsid w:val="003437F8"/>
    <w:rsid w:val="00343FCB"/>
    <w:rsid w:val="00347A70"/>
    <w:rsid w:val="003503ED"/>
    <w:rsid w:val="00350947"/>
    <w:rsid w:val="0035480B"/>
    <w:rsid w:val="00356553"/>
    <w:rsid w:val="00356EE3"/>
    <w:rsid w:val="00357984"/>
    <w:rsid w:val="00357EE9"/>
    <w:rsid w:val="00362A63"/>
    <w:rsid w:val="003633ED"/>
    <w:rsid w:val="00363E7C"/>
    <w:rsid w:val="003652C8"/>
    <w:rsid w:val="0036583C"/>
    <w:rsid w:val="00366E3E"/>
    <w:rsid w:val="00367CFB"/>
    <w:rsid w:val="00370274"/>
    <w:rsid w:val="0037091A"/>
    <w:rsid w:val="003716F3"/>
    <w:rsid w:val="00372266"/>
    <w:rsid w:val="00372CC6"/>
    <w:rsid w:val="00373D32"/>
    <w:rsid w:val="00374211"/>
    <w:rsid w:val="00374BF0"/>
    <w:rsid w:val="00375390"/>
    <w:rsid w:val="00376EDD"/>
    <w:rsid w:val="003829BA"/>
    <w:rsid w:val="0038309A"/>
    <w:rsid w:val="0038334E"/>
    <w:rsid w:val="00383C15"/>
    <w:rsid w:val="00384376"/>
    <w:rsid w:val="0038567B"/>
    <w:rsid w:val="00385C2E"/>
    <w:rsid w:val="00386F12"/>
    <w:rsid w:val="00391188"/>
    <w:rsid w:val="00393F5B"/>
    <w:rsid w:val="00395AB9"/>
    <w:rsid w:val="003A0DDE"/>
    <w:rsid w:val="003A169A"/>
    <w:rsid w:val="003A460E"/>
    <w:rsid w:val="003A4EA7"/>
    <w:rsid w:val="003A7552"/>
    <w:rsid w:val="003B06F6"/>
    <w:rsid w:val="003B0E78"/>
    <w:rsid w:val="003B2B8F"/>
    <w:rsid w:val="003B3B79"/>
    <w:rsid w:val="003B48CC"/>
    <w:rsid w:val="003B62F6"/>
    <w:rsid w:val="003B6CBC"/>
    <w:rsid w:val="003C0660"/>
    <w:rsid w:val="003C0EEB"/>
    <w:rsid w:val="003C1E52"/>
    <w:rsid w:val="003C29AF"/>
    <w:rsid w:val="003C343B"/>
    <w:rsid w:val="003C36D9"/>
    <w:rsid w:val="003C3EE1"/>
    <w:rsid w:val="003C4857"/>
    <w:rsid w:val="003C5432"/>
    <w:rsid w:val="003C5C84"/>
    <w:rsid w:val="003D0564"/>
    <w:rsid w:val="003D0CB7"/>
    <w:rsid w:val="003D19D6"/>
    <w:rsid w:val="003D1E92"/>
    <w:rsid w:val="003D2264"/>
    <w:rsid w:val="003D2B01"/>
    <w:rsid w:val="003D2CB0"/>
    <w:rsid w:val="003D3EAD"/>
    <w:rsid w:val="003D5EA6"/>
    <w:rsid w:val="003E1535"/>
    <w:rsid w:val="003E172A"/>
    <w:rsid w:val="003E18B5"/>
    <w:rsid w:val="003E2436"/>
    <w:rsid w:val="003E28AF"/>
    <w:rsid w:val="003E28E8"/>
    <w:rsid w:val="003E4536"/>
    <w:rsid w:val="003E47DF"/>
    <w:rsid w:val="003E5DCF"/>
    <w:rsid w:val="003E76AB"/>
    <w:rsid w:val="003E7DEC"/>
    <w:rsid w:val="003F0170"/>
    <w:rsid w:val="003F08F5"/>
    <w:rsid w:val="003F0B70"/>
    <w:rsid w:val="003F1E3F"/>
    <w:rsid w:val="003F34C3"/>
    <w:rsid w:val="003F51EA"/>
    <w:rsid w:val="003F645C"/>
    <w:rsid w:val="003F703C"/>
    <w:rsid w:val="003F7641"/>
    <w:rsid w:val="003F7917"/>
    <w:rsid w:val="003F7D23"/>
    <w:rsid w:val="0040118B"/>
    <w:rsid w:val="004021D7"/>
    <w:rsid w:val="00402530"/>
    <w:rsid w:val="00403FCA"/>
    <w:rsid w:val="00405C98"/>
    <w:rsid w:val="00405EC7"/>
    <w:rsid w:val="00413323"/>
    <w:rsid w:val="00417970"/>
    <w:rsid w:val="00417A50"/>
    <w:rsid w:val="0042175A"/>
    <w:rsid w:val="00422908"/>
    <w:rsid w:val="004237D8"/>
    <w:rsid w:val="00423C82"/>
    <w:rsid w:val="00424269"/>
    <w:rsid w:val="00424580"/>
    <w:rsid w:val="004267DC"/>
    <w:rsid w:val="00426E20"/>
    <w:rsid w:val="004271A3"/>
    <w:rsid w:val="00427965"/>
    <w:rsid w:val="00432A4B"/>
    <w:rsid w:val="00432EEC"/>
    <w:rsid w:val="00434303"/>
    <w:rsid w:val="0043488B"/>
    <w:rsid w:val="00435216"/>
    <w:rsid w:val="004353A3"/>
    <w:rsid w:val="00435AE9"/>
    <w:rsid w:val="00437DE8"/>
    <w:rsid w:val="00440E67"/>
    <w:rsid w:val="00441698"/>
    <w:rsid w:val="00441A18"/>
    <w:rsid w:val="00442FDC"/>
    <w:rsid w:val="00443285"/>
    <w:rsid w:val="004447EE"/>
    <w:rsid w:val="00446C54"/>
    <w:rsid w:val="0044793B"/>
    <w:rsid w:val="0044796D"/>
    <w:rsid w:val="004518AB"/>
    <w:rsid w:val="00453182"/>
    <w:rsid w:val="004537C0"/>
    <w:rsid w:val="004544A4"/>
    <w:rsid w:val="00456DB5"/>
    <w:rsid w:val="004577BA"/>
    <w:rsid w:val="004605D1"/>
    <w:rsid w:val="0046287F"/>
    <w:rsid w:val="00463889"/>
    <w:rsid w:val="004647F5"/>
    <w:rsid w:val="00464A74"/>
    <w:rsid w:val="004658B3"/>
    <w:rsid w:val="00467124"/>
    <w:rsid w:val="004705AB"/>
    <w:rsid w:val="00470BDD"/>
    <w:rsid w:val="00472962"/>
    <w:rsid w:val="00472FC3"/>
    <w:rsid w:val="004747E0"/>
    <w:rsid w:val="004757F6"/>
    <w:rsid w:val="0048024A"/>
    <w:rsid w:val="00480286"/>
    <w:rsid w:val="00481180"/>
    <w:rsid w:val="00482AEB"/>
    <w:rsid w:val="004859BB"/>
    <w:rsid w:val="0048693E"/>
    <w:rsid w:val="00492D2B"/>
    <w:rsid w:val="004947C7"/>
    <w:rsid w:val="00494BB7"/>
    <w:rsid w:val="004950D0"/>
    <w:rsid w:val="00495FC9"/>
    <w:rsid w:val="004979DB"/>
    <w:rsid w:val="00497E17"/>
    <w:rsid w:val="004A1F9C"/>
    <w:rsid w:val="004A2B3F"/>
    <w:rsid w:val="004A3042"/>
    <w:rsid w:val="004A309E"/>
    <w:rsid w:val="004A4888"/>
    <w:rsid w:val="004A553C"/>
    <w:rsid w:val="004A76F7"/>
    <w:rsid w:val="004B0DEE"/>
    <w:rsid w:val="004B38D8"/>
    <w:rsid w:val="004B4664"/>
    <w:rsid w:val="004B515E"/>
    <w:rsid w:val="004B571F"/>
    <w:rsid w:val="004B5782"/>
    <w:rsid w:val="004B5EB9"/>
    <w:rsid w:val="004B618D"/>
    <w:rsid w:val="004B76C4"/>
    <w:rsid w:val="004B7D47"/>
    <w:rsid w:val="004C06A1"/>
    <w:rsid w:val="004C1FA2"/>
    <w:rsid w:val="004C2261"/>
    <w:rsid w:val="004C36D3"/>
    <w:rsid w:val="004C370F"/>
    <w:rsid w:val="004C3764"/>
    <w:rsid w:val="004C6374"/>
    <w:rsid w:val="004C7CEB"/>
    <w:rsid w:val="004D07DC"/>
    <w:rsid w:val="004D0E34"/>
    <w:rsid w:val="004D197A"/>
    <w:rsid w:val="004D2A93"/>
    <w:rsid w:val="004D3760"/>
    <w:rsid w:val="004D45AA"/>
    <w:rsid w:val="004D5504"/>
    <w:rsid w:val="004D7B86"/>
    <w:rsid w:val="004D7E7A"/>
    <w:rsid w:val="004E0F16"/>
    <w:rsid w:val="004E17A9"/>
    <w:rsid w:val="004E39E8"/>
    <w:rsid w:val="004E3F8F"/>
    <w:rsid w:val="004E6C70"/>
    <w:rsid w:val="004F2911"/>
    <w:rsid w:val="004F2B1A"/>
    <w:rsid w:val="004F358F"/>
    <w:rsid w:val="004F530D"/>
    <w:rsid w:val="004F691D"/>
    <w:rsid w:val="004F73C4"/>
    <w:rsid w:val="004F7A19"/>
    <w:rsid w:val="005008A7"/>
    <w:rsid w:val="00502D96"/>
    <w:rsid w:val="00503066"/>
    <w:rsid w:val="00504A65"/>
    <w:rsid w:val="00505C17"/>
    <w:rsid w:val="0050681F"/>
    <w:rsid w:val="00511720"/>
    <w:rsid w:val="00511F86"/>
    <w:rsid w:val="00512554"/>
    <w:rsid w:val="00512C6D"/>
    <w:rsid w:val="00517788"/>
    <w:rsid w:val="005200AF"/>
    <w:rsid w:val="0052108F"/>
    <w:rsid w:val="0052192F"/>
    <w:rsid w:val="005242F9"/>
    <w:rsid w:val="005250B8"/>
    <w:rsid w:val="0052555F"/>
    <w:rsid w:val="0052636A"/>
    <w:rsid w:val="00527314"/>
    <w:rsid w:val="005300EA"/>
    <w:rsid w:val="005306C1"/>
    <w:rsid w:val="00531A55"/>
    <w:rsid w:val="00531E83"/>
    <w:rsid w:val="00532B4C"/>
    <w:rsid w:val="00535575"/>
    <w:rsid w:val="00536F5D"/>
    <w:rsid w:val="005373E4"/>
    <w:rsid w:val="005408F3"/>
    <w:rsid w:val="00540D7E"/>
    <w:rsid w:val="005414CB"/>
    <w:rsid w:val="00541D7C"/>
    <w:rsid w:val="0054318B"/>
    <w:rsid w:val="00543751"/>
    <w:rsid w:val="00544163"/>
    <w:rsid w:val="00547CCA"/>
    <w:rsid w:val="00550B0E"/>
    <w:rsid w:val="005524EA"/>
    <w:rsid w:val="0055376B"/>
    <w:rsid w:val="00553D36"/>
    <w:rsid w:val="005547A6"/>
    <w:rsid w:val="0055547C"/>
    <w:rsid w:val="00556253"/>
    <w:rsid w:val="00557370"/>
    <w:rsid w:val="00560BE9"/>
    <w:rsid w:val="00560C54"/>
    <w:rsid w:val="00561526"/>
    <w:rsid w:val="005616F8"/>
    <w:rsid w:val="0056247F"/>
    <w:rsid w:val="005673AF"/>
    <w:rsid w:val="005704AE"/>
    <w:rsid w:val="005704DA"/>
    <w:rsid w:val="00572613"/>
    <w:rsid w:val="00572983"/>
    <w:rsid w:val="00572FE1"/>
    <w:rsid w:val="00573E30"/>
    <w:rsid w:val="0057414E"/>
    <w:rsid w:val="0057444D"/>
    <w:rsid w:val="0057463B"/>
    <w:rsid w:val="00574DE3"/>
    <w:rsid w:val="00575732"/>
    <w:rsid w:val="0058272E"/>
    <w:rsid w:val="00582AB1"/>
    <w:rsid w:val="00582F9C"/>
    <w:rsid w:val="005832B7"/>
    <w:rsid w:val="005833C6"/>
    <w:rsid w:val="0058367F"/>
    <w:rsid w:val="0058427E"/>
    <w:rsid w:val="00584B95"/>
    <w:rsid w:val="0058587D"/>
    <w:rsid w:val="0059072B"/>
    <w:rsid w:val="00590766"/>
    <w:rsid w:val="00591906"/>
    <w:rsid w:val="005919CA"/>
    <w:rsid w:val="0059216E"/>
    <w:rsid w:val="005921B2"/>
    <w:rsid w:val="0059245A"/>
    <w:rsid w:val="00592A2A"/>
    <w:rsid w:val="005933F5"/>
    <w:rsid w:val="0059379B"/>
    <w:rsid w:val="0059447A"/>
    <w:rsid w:val="00595EC5"/>
    <w:rsid w:val="00596F30"/>
    <w:rsid w:val="00597542"/>
    <w:rsid w:val="0059770A"/>
    <w:rsid w:val="00597ABB"/>
    <w:rsid w:val="005A3197"/>
    <w:rsid w:val="005A39C7"/>
    <w:rsid w:val="005A43EB"/>
    <w:rsid w:val="005A5314"/>
    <w:rsid w:val="005A5EFD"/>
    <w:rsid w:val="005A67C5"/>
    <w:rsid w:val="005B07FB"/>
    <w:rsid w:val="005B1029"/>
    <w:rsid w:val="005B14A1"/>
    <w:rsid w:val="005B14A8"/>
    <w:rsid w:val="005B198C"/>
    <w:rsid w:val="005B33F9"/>
    <w:rsid w:val="005B34E9"/>
    <w:rsid w:val="005B3BE4"/>
    <w:rsid w:val="005B3BE9"/>
    <w:rsid w:val="005B46DC"/>
    <w:rsid w:val="005C0EF0"/>
    <w:rsid w:val="005C41F4"/>
    <w:rsid w:val="005C607F"/>
    <w:rsid w:val="005C6E9F"/>
    <w:rsid w:val="005C7CCF"/>
    <w:rsid w:val="005D2379"/>
    <w:rsid w:val="005D28B5"/>
    <w:rsid w:val="005D29A2"/>
    <w:rsid w:val="005D3B8B"/>
    <w:rsid w:val="005D3C59"/>
    <w:rsid w:val="005D7698"/>
    <w:rsid w:val="005E0E5A"/>
    <w:rsid w:val="005E21A0"/>
    <w:rsid w:val="005E4777"/>
    <w:rsid w:val="005E50AD"/>
    <w:rsid w:val="005E56A3"/>
    <w:rsid w:val="005E5847"/>
    <w:rsid w:val="005F01FF"/>
    <w:rsid w:val="005F28EE"/>
    <w:rsid w:val="006003D1"/>
    <w:rsid w:val="00602398"/>
    <w:rsid w:val="00603087"/>
    <w:rsid w:val="006035F8"/>
    <w:rsid w:val="006045DD"/>
    <w:rsid w:val="00605B40"/>
    <w:rsid w:val="00610B3B"/>
    <w:rsid w:val="00612167"/>
    <w:rsid w:val="006130A8"/>
    <w:rsid w:val="0061656A"/>
    <w:rsid w:val="00616C1E"/>
    <w:rsid w:val="0062016B"/>
    <w:rsid w:val="00620441"/>
    <w:rsid w:val="00620734"/>
    <w:rsid w:val="00621953"/>
    <w:rsid w:val="00623C41"/>
    <w:rsid w:val="00627520"/>
    <w:rsid w:val="00630CBB"/>
    <w:rsid w:val="0063389F"/>
    <w:rsid w:val="00634141"/>
    <w:rsid w:val="00635B39"/>
    <w:rsid w:val="00636A3F"/>
    <w:rsid w:val="00636ACA"/>
    <w:rsid w:val="00636FFD"/>
    <w:rsid w:val="00640857"/>
    <w:rsid w:val="00641195"/>
    <w:rsid w:val="00643A99"/>
    <w:rsid w:val="006454B3"/>
    <w:rsid w:val="0064555F"/>
    <w:rsid w:val="00646A6A"/>
    <w:rsid w:val="00647DEE"/>
    <w:rsid w:val="00650B1D"/>
    <w:rsid w:val="00651594"/>
    <w:rsid w:val="00653E6C"/>
    <w:rsid w:val="00656286"/>
    <w:rsid w:val="0065688E"/>
    <w:rsid w:val="00657B27"/>
    <w:rsid w:val="00657CBB"/>
    <w:rsid w:val="0066033F"/>
    <w:rsid w:val="00660D78"/>
    <w:rsid w:val="0066110B"/>
    <w:rsid w:val="00662935"/>
    <w:rsid w:val="00666CDA"/>
    <w:rsid w:val="00667E13"/>
    <w:rsid w:val="00667F38"/>
    <w:rsid w:val="00670B0B"/>
    <w:rsid w:val="00671882"/>
    <w:rsid w:val="00673411"/>
    <w:rsid w:val="00674358"/>
    <w:rsid w:val="00675A2B"/>
    <w:rsid w:val="00676577"/>
    <w:rsid w:val="006766D3"/>
    <w:rsid w:val="00677E34"/>
    <w:rsid w:val="00680092"/>
    <w:rsid w:val="00680362"/>
    <w:rsid w:val="006807A5"/>
    <w:rsid w:val="00681A76"/>
    <w:rsid w:val="006837AE"/>
    <w:rsid w:val="00685398"/>
    <w:rsid w:val="006905AD"/>
    <w:rsid w:val="006910F8"/>
    <w:rsid w:val="006919FD"/>
    <w:rsid w:val="006921C9"/>
    <w:rsid w:val="00692604"/>
    <w:rsid w:val="00692C5B"/>
    <w:rsid w:val="00692E28"/>
    <w:rsid w:val="00693350"/>
    <w:rsid w:val="006937B7"/>
    <w:rsid w:val="00693CC1"/>
    <w:rsid w:val="006951EC"/>
    <w:rsid w:val="006967DA"/>
    <w:rsid w:val="00696B0A"/>
    <w:rsid w:val="00696E39"/>
    <w:rsid w:val="006973CE"/>
    <w:rsid w:val="00697851"/>
    <w:rsid w:val="006A07D6"/>
    <w:rsid w:val="006A1772"/>
    <w:rsid w:val="006A1DA8"/>
    <w:rsid w:val="006A1F71"/>
    <w:rsid w:val="006A210D"/>
    <w:rsid w:val="006A4B14"/>
    <w:rsid w:val="006A527D"/>
    <w:rsid w:val="006B1B62"/>
    <w:rsid w:val="006B2241"/>
    <w:rsid w:val="006B23CD"/>
    <w:rsid w:val="006B3623"/>
    <w:rsid w:val="006B5187"/>
    <w:rsid w:val="006B51A1"/>
    <w:rsid w:val="006B6D89"/>
    <w:rsid w:val="006C0785"/>
    <w:rsid w:val="006C1E50"/>
    <w:rsid w:val="006C1FDF"/>
    <w:rsid w:val="006C34A1"/>
    <w:rsid w:val="006C5CCF"/>
    <w:rsid w:val="006C639F"/>
    <w:rsid w:val="006D1796"/>
    <w:rsid w:val="006D1EEA"/>
    <w:rsid w:val="006D323A"/>
    <w:rsid w:val="006D3A9B"/>
    <w:rsid w:val="006D4361"/>
    <w:rsid w:val="006D6F87"/>
    <w:rsid w:val="006E03D6"/>
    <w:rsid w:val="006E0C02"/>
    <w:rsid w:val="006E3DF3"/>
    <w:rsid w:val="006E3FC3"/>
    <w:rsid w:val="006E5893"/>
    <w:rsid w:val="006E5B46"/>
    <w:rsid w:val="006E5D0C"/>
    <w:rsid w:val="006E615F"/>
    <w:rsid w:val="006E6330"/>
    <w:rsid w:val="006F0757"/>
    <w:rsid w:val="006F0A68"/>
    <w:rsid w:val="006F2414"/>
    <w:rsid w:val="006F3359"/>
    <w:rsid w:val="006F33AF"/>
    <w:rsid w:val="006F3948"/>
    <w:rsid w:val="006F733E"/>
    <w:rsid w:val="006F750E"/>
    <w:rsid w:val="006F7E05"/>
    <w:rsid w:val="007001DD"/>
    <w:rsid w:val="00700E90"/>
    <w:rsid w:val="00701242"/>
    <w:rsid w:val="007012D1"/>
    <w:rsid w:val="0070230A"/>
    <w:rsid w:val="00702609"/>
    <w:rsid w:val="00703C72"/>
    <w:rsid w:val="007045C0"/>
    <w:rsid w:val="007069A7"/>
    <w:rsid w:val="00711393"/>
    <w:rsid w:val="007117A5"/>
    <w:rsid w:val="00711EF6"/>
    <w:rsid w:val="0071389A"/>
    <w:rsid w:val="00715A64"/>
    <w:rsid w:val="00716229"/>
    <w:rsid w:val="00716275"/>
    <w:rsid w:val="00716C2E"/>
    <w:rsid w:val="007174DF"/>
    <w:rsid w:val="00717B6D"/>
    <w:rsid w:val="007205DD"/>
    <w:rsid w:val="00720E88"/>
    <w:rsid w:val="007220E7"/>
    <w:rsid w:val="00722132"/>
    <w:rsid w:val="0072337D"/>
    <w:rsid w:val="00724531"/>
    <w:rsid w:val="007248FF"/>
    <w:rsid w:val="0072611A"/>
    <w:rsid w:val="007262F4"/>
    <w:rsid w:val="0072721C"/>
    <w:rsid w:val="00730049"/>
    <w:rsid w:val="00732539"/>
    <w:rsid w:val="00733D0D"/>
    <w:rsid w:val="007358C7"/>
    <w:rsid w:val="0073671E"/>
    <w:rsid w:val="007368AB"/>
    <w:rsid w:val="00737C4C"/>
    <w:rsid w:val="00740227"/>
    <w:rsid w:val="00740BC1"/>
    <w:rsid w:val="00741C42"/>
    <w:rsid w:val="0074291F"/>
    <w:rsid w:val="00744A36"/>
    <w:rsid w:val="0074659F"/>
    <w:rsid w:val="00750132"/>
    <w:rsid w:val="00750880"/>
    <w:rsid w:val="00750C81"/>
    <w:rsid w:val="00752C66"/>
    <w:rsid w:val="00752D85"/>
    <w:rsid w:val="00753B56"/>
    <w:rsid w:val="00753EB2"/>
    <w:rsid w:val="00755CEF"/>
    <w:rsid w:val="00757648"/>
    <w:rsid w:val="00760FE9"/>
    <w:rsid w:val="00761403"/>
    <w:rsid w:val="00761A39"/>
    <w:rsid w:val="00761E4D"/>
    <w:rsid w:val="00762D3B"/>
    <w:rsid w:val="00763D10"/>
    <w:rsid w:val="00764075"/>
    <w:rsid w:val="00764ABF"/>
    <w:rsid w:val="0076533B"/>
    <w:rsid w:val="0076546B"/>
    <w:rsid w:val="007712A0"/>
    <w:rsid w:val="0077236D"/>
    <w:rsid w:val="00773EB7"/>
    <w:rsid w:val="007747F5"/>
    <w:rsid w:val="00774B4E"/>
    <w:rsid w:val="007751B4"/>
    <w:rsid w:val="007763F6"/>
    <w:rsid w:val="00776765"/>
    <w:rsid w:val="00781509"/>
    <w:rsid w:val="007816DA"/>
    <w:rsid w:val="0078335C"/>
    <w:rsid w:val="00784AAE"/>
    <w:rsid w:val="007869FD"/>
    <w:rsid w:val="0078794C"/>
    <w:rsid w:val="00787D6F"/>
    <w:rsid w:val="00791039"/>
    <w:rsid w:val="00791249"/>
    <w:rsid w:val="00791841"/>
    <w:rsid w:val="00791A93"/>
    <w:rsid w:val="00792B38"/>
    <w:rsid w:val="007947B8"/>
    <w:rsid w:val="0079542B"/>
    <w:rsid w:val="007956BB"/>
    <w:rsid w:val="007963A2"/>
    <w:rsid w:val="007974A4"/>
    <w:rsid w:val="00797912"/>
    <w:rsid w:val="007A2507"/>
    <w:rsid w:val="007A277A"/>
    <w:rsid w:val="007A3D6F"/>
    <w:rsid w:val="007A613D"/>
    <w:rsid w:val="007A7BD2"/>
    <w:rsid w:val="007A7FAF"/>
    <w:rsid w:val="007B2B0C"/>
    <w:rsid w:val="007B31E5"/>
    <w:rsid w:val="007B4D6D"/>
    <w:rsid w:val="007B6A11"/>
    <w:rsid w:val="007B76A0"/>
    <w:rsid w:val="007C0F73"/>
    <w:rsid w:val="007C1A77"/>
    <w:rsid w:val="007C1F51"/>
    <w:rsid w:val="007C2476"/>
    <w:rsid w:val="007C2E4E"/>
    <w:rsid w:val="007C3A5A"/>
    <w:rsid w:val="007C4739"/>
    <w:rsid w:val="007C4CE1"/>
    <w:rsid w:val="007C50CD"/>
    <w:rsid w:val="007C7959"/>
    <w:rsid w:val="007D0CE9"/>
    <w:rsid w:val="007D26F0"/>
    <w:rsid w:val="007D3DA5"/>
    <w:rsid w:val="007D4F20"/>
    <w:rsid w:val="007D551D"/>
    <w:rsid w:val="007D5D22"/>
    <w:rsid w:val="007D6D0B"/>
    <w:rsid w:val="007E12DB"/>
    <w:rsid w:val="007E20AF"/>
    <w:rsid w:val="007E24D9"/>
    <w:rsid w:val="007E3663"/>
    <w:rsid w:val="007E3CFD"/>
    <w:rsid w:val="007E4660"/>
    <w:rsid w:val="007E499D"/>
    <w:rsid w:val="007E4A8E"/>
    <w:rsid w:val="007E4AF7"/>
    <w:rsid w:val="007E53BA"/>
    <w:rsid w:val="007E542E"/>
    <w:rsid w:val="007E7CE3"/>
    <w:rsid w:val="007F2483"/>
    <w:rsid w:val="007F2ADC"/>
    <w:rsid w:val="007F2F99"/>
    <w:rsid w:val="007F5993"/>
    <w:rsid w:val="00800AD6"/>
    <w:rsid w:val="00802770"/>
    <w:rsid w:val="00802CBB"/>
    <w:rsid w:val="0080386D"/>
    <w:rsid w:val="00804390"/>
    <w:rsid w:val="00806BC1"/>
    <w:rsid w:val="00810088"/>
    <w:rsid w:val="00811338"/>
    <w:rsid w:val="0081233E"/>
    <w:rsid w:val="008129CA"/>
    <w:rsid w:val="00812ACA"/>
    <w:rsid w:val="008138A3"/>
    <w:rsid w:val="008158F8"/>
    <w:rsid w:val="00816922"/>
    <w:rsid w:val="008175AC"/>
    <w:rsid w:val="00817BD1"/>
    <w:rsid w:val="00820EE7"/>
    <w:rsid w:val="0082302F"/>
    <w:rsid w:val="00823B58"/>
    <w:rsid w:val="00827B45"/>
    <w:rsid w:val="00827F72"/>
    <w:rsid w:val="008319F7"/>
    <w:rsid w:val="00831C9E"/>
    <w:rsid w:val="00831FDD"/>
    <w:rsid w:val="00832569"/>
    <w:rsid w:val="00832B99"/>
    <w:rsid w:val="008335C5"/>
    <w:rsid w:val="008336ED"/>
    <w:rsid w:val="0083480F"/>
    <w:rsid w:val="00834AC7"/>
    <w:rsid w:val="00834CF3"/>
    <w:rsid w:val="00836793"/>
    <w:rsid w:val="0083685A"/>
    <w:rsid w:val="00841855"/>
    <w:rsid w:val="00844141"/>
    <w:rsid w:val="00845014"/>
    <w:rsid w:val="00846886"/>
    <w:rsid w:val="008540F8"/>
    <w:rsid w:val="00854BDD"/>
    <w:rsid w:val="00854F60"/>
    <w:rsid w:val="0085582D"/>
    <w:rsid w:val="00862EE9"/>
    <w:rsid w:val="00864259"/>
    <w:rsid w:val="00866198"/>
    <w:rsid w:val="00866598"/>
    <w:rsid w:val="0087075E"/>
    <w:rsid w:val="008720AE"/>
    <w:rsid w:val="0087257C"/>
    <w:rsid w:val="00872AB5"/>
    <w:rsid w:val="00872F2E"/>
    <w:rsid w:val="0087535B"/>
    <w:rsid w:val="00875EFA"/>
    <w:rsid w:val="008763A2"/>
    <w:rsid w:val="0087675E"/>
    <w:rsid w:val="00882679"/>
    <w:rsid w:val="008833F7"/>
    <w:rsid w:val="00883E60"/>
    <w:rsid w:val="008843BB"/>
    <w:rsid w:val="00884B65"/>
    <w:rsid w:val="00885881"/>
    <w:rsid w:val="00886017"/>
    <w:rsid w:val="00886A85"/>
    <w:rsid w:val="0089229E"/>
    <w:rsid w:val="0089243D"/>
    <w:rsid w:val="00894C0C"/>
    <w:rsid w:val="00895089"/>
    <w:rsid w:val="008959B1"/>
    <w:rsid w:val="00895E05"/>
    <w:rsid w:val="00896255"/>
    <w:rsid w:val="008A01D3"/>
    <w:rsid w:val="008A0534"/>
    <w:rsid w:val="008A6C0A"/>
    <w:rsid w:val="008A6E42"/>
    <w:rsid w:val="008A7B48"/>
    <w:rsid w:val="008B10C6"/>
    <w:rsid w:val="008B2AEF"/>
    <w:rsid w:val="008B2BA8"/>
    <w:rsid w:val="008B3A3B"/>
    <w:rsid w:val="008B3BE7"/>
    <w:rsid w:val="008B50C7"/>
    <w:rsid w:val="008B53ED"/>
    <w:rsid w:val="008B706E"/>
    <w:rsid w:val="008C13D6"/>
    <w:rsid w:val="008C2375"/>
    <w:rsid w:val="008C2608"/>
    <w:rsid w:val="008C2EF6"/>
    <w:rsid w:val="008C4672"/>
    <w:rsid w:val="008C4C01"/>
    <w:rsid w:val="008C4E65"/>
    <w:rsid w:val="008C6021"/>
    <w:rsid w:val="008D1F42"/>
    <w:rsid w:val="008D3036"/>
    <w:rsid w:val="008D324F"/>
    <w:rsid w:val="008D3E37"/>
    <w:rsid w:val="008D505C"/>
    <w:rsid w:val="008D68E0"/>
    <w:rsid w:val="008E165B"/>
    <w:rsid w:val="008E28F6"/>
    <w:rsid w:val="008E43A3"/>
    <w:rsid w:val="008E4FE3"/>
    <w:rsid w:val="008E57A5"/>
    <w:rsid w:val="008E5C00"/>
    <w:rsid w:val="008E6581"/>
    <w:rsid w:val="008E7627"/>
    <w:rsid w:val="008E7EF6"/>
    <w:rsid w:val="008F26BE"/>
    <w:rsid w:val="008F42F4"/>
    <w:rsid w:val="008F4396"/>
    <w:rsid w:val="008F4DB1"/>
    <w:rsid w:val="008F5A61"/>
    <w:rsid w:val="008F62A9"/>
    <w:rsid w:val="008F6B69"/>
    <w:rsid w:val="008F71DF"/>
    <w:rsid w:val="008F753D"/>
    <w:rsid w:val="008F7BC7"/>
    <w:rsid w:val="009003FE"/>
    <w:rsid w:val="00900435"/>
    <w:rsid w:val="00900759"/>
    <w:rsid w:val="009021C3"/>
    <w:rsid w:val="00902E30"/>
    <w:rsid w:val="00904AF5"/>
    <w:rsid w:val="00907BB0"/>
    <w:rsid w:val="0091131A"/>
    <w:rsid w:val="00911E16"/>
    <w:rsid w:val="00911F55"/>
    <w:rsid w:val="00912D2B"/>
    <w:rsid w:val="00913EC5"/>
    <w:rsid w:val="00916075"/>
    <w:rsid w:val="0092039A"/>
    <w:rsid w:val="009215A7"/>
    <w:rsid w:val="00923025"/>
    <w:rsid w:val="009235AF"/>
    <w:rsid w:val="009236F6"/>
    <w:rsid w:val="009238D8"/>
    <w:rsid w:val="00924CB6"/>
    <w:rsid w:val="00925AEC"/>
    <w:rsid w:val="009266A5"/>
    <w:rsid w:val="00926C26"/>
    <w:rsid w:val="00926C73"/>
    <w:rsid w:val="0092766F"/>
    <w:rsid w:val="009321FC"/>
    <w:rsid w:val="0093400B"/>
    <w:rsid w:val="00934E4C"/>
    <w:rsid w:val="00935D2F"/>
    <w:rsid w:val="00935FA0"/>
    <w:rsid w:val="0093674E"/>
    <w:rsid w:val="00937C16"/>
    <w:rsid w:val="0094200F"/>
    <w:rsid w:val="00942C67"/>
    <w:rsid w:val="00942F23"/>
    <w:rsid w:val="009440AE"/>
    <w:rsid w:val="009465A3"/>
    <w:rsid w:val="0095084A"/>
    <w:rsid w:val="00950968"/>
    <w:rsid w:val="0095165B"/>
    <w:rsid w:val="0095316D"/>
    <w:rsid w:val="009532A3"/>
    <w:rsid w:val="00953BC5"/>
    <w:rsid w:val="009550C9"/>
    <w:rsid w:val="00955FF3"/>
    <w:rsid w:val="0095653F"/>
    <w:rsid w:val="00956AC4"/>
    <w:rsid w:val="00962C71"/>
    <w:rsid w:val="009659AD"/>
    <w:rsid w:val="00971DBE"/>
    <w:rsid w:val="009743CE"/>
    <w:rsid w:val="00974609"/>
    <w:rsid w:val="009751D0"/>
    <w:rsid w:val="0097552B"/>
    <w:rsid w:val="00975769"/>
    <w:rsid w:val="00977763"/>
    <w:rsid w:val="00980B67"/>
    <w:rsid w:val="00980C15"/>
    <w:rsid w:val="0098143D"/>
    <w:rsid w:val="0098203E"/>
    <w:rsid w:val="00982522"/>
    <w:rsid w:val="00982C73"/>
    <w:rsid w:val="009839E9"/>
    <w:rsid w:val="00984332"/>
    <w:rsid w:val="0098547A"/>
    <w:rsid w:val="0099004B"/>
    <w:rsid w:val="009908D2"/>
    <w:rsid w:val="00992B2C"/>
    <w:rsid w:val="00992ED3"/>
    <w:rsid w:val="00993400"/>
    <w:rsid w:val="00993E24"/>
    <w:rsid w:val="0099442D"/>
    <w:rsid w:val="00997779"/>
    <w:rsid w:val="00997B1B"/>
    <w:rsid w:val="00997F33"/>
    <w:rsid w:val="009A1D3A"/>
    <w:rsid w:val="009A26F9"/>
    <w:rsid w:val="009A354F"/>
    <w:rsid w:val="009B13FA"/>
    <w:rsid w:val="009B23E2"/>
    <w:rsid w:val="009B2715"/>
    <w:rsid w:val="009B27A8"/>
    <w:rsid w:val="009B5A92"/>
    <w:rsid w:val="009B701C"/>
    <w:rsid w:val="009B70AC"/>
    <w:rsid w:val="009B71E7"/>
    <w:rsid w:val="009C1726"/>
    <w:rsid w:val="009C5BEB"/>
    <w:rsid w:val="009C625C"/>
    <w:rsid w:val="009D0C23"/>
    <w:rsid w:val="009D374A"/>
    <w:rsid w:val="009D375C"/>
    <w:rsid w:val="009D471F"/>
    <w:rsid w:val="009D4FD5"/>
    <w:rsid w:val="009D5345"/>
    <w:rsid w:val="009D7BDF"/>
    <w:rsid w:val="009D7E75"/>
    <w:rsid w:val="009E1180"/>
    <w:rsid w:val="009E1854"/>
    <w:rsid w:val="009E1BAB"/>
    <w:rsid w:val="009E1F20"/>
    <w:rsid w:val="009E4CF7"/>
    <w:rsid w:val="009E5471"/>
    <w:rsid w:val="009E5531"/>
    <w:rsid w:val="009E59D1"/>
    <w:rsid w:val="009E6F9D"/>
    <w:rsid w:val="009E7DFB"/>
    <w:rsid w:val="009F1E11"/>
    <w:rsid w:val="009F597E"/>
    <w:rsid w:val="00A00641"/>
    <w:rsid w:val="00A00BEA"/>
    <w:rsid w:val="00A02674"/>
    <w:rsid w:val="00A02F16"/>
    <w:rsid w:val="00A03830"/>
    <w:rsid w:val="00A03BB0"/>
    <w:rsid w:val="00A03CC7"/>
    <w:rsid w:val="00A043CA"/>
    <w:rsid w:val="00A04A0E"/>
    <w:rsid w:val="00A05416"/>
    <w:rsid w:val="00A071FA"/>
    <w:rsid w:val="00A1253F"/>
    <w:rsid w:val="00A12748"/>
    <w:rsid w:val="00A12E68"/>
    <w:rsid w:val="00A13238"/>
    <w:rsid w:val="00A14584"/>
    <w:rsid w:val="00A14D14"/>
    <w:rsid w:val="00A1550B"/>
    <w:rsid w:val="00A15AC2"/>
    <w:rsid w:val="00A22BE8"/>
    <w:rsid w:val="00A24073"/>
    <w:rsid w:val="00A2616F"/>
    <w:rsid w:val="00A3004C"/>
    <w:rsid w:val="00A30E6D"/>
    <w:rsid w:val="00A33B77"/>
    <w:rsid w:val="00A351CC"/>
    <w:rsid w:val="00A35268"/>
    <w:rsid w:val="00A35607"/>
    <w:rsid w:val="00A406F3"/>
    <w:rsid w:val="00A40D99"/>
    <w:rsid w:val="00A41306"/>
    <w:rsid w:val="00A41A75"/>
    <w:rsid w:val="00A43BD3"/>
    <w:rsid w:val="00A46C2E"/>
    <w:rsid w:val="00A47FE3"/>
    <w:rsid w:val="00A51B5E"/>
    <w:rsid w:val="00A5519D"/>
    <w:rsid w:val="00A551B3"/>
    <w:rsid w:val="00A554C3"/>
    <w:rsid w:val="00A5648F"/>
    <w:rsid w:val="00A56F87"/>
    <w:rsid w:val="00A573B0"/>
    <w:rsid w:val="00A5750E"/>
    <w:rsid w:val="00A616D0"/>
    <w:rsid w:val="00A62BA1"/>
    <w:rsid w:val="00A6393F"/>
    <w:rsid w:val="00A644F5"/>
    <w:rsid w:val="00A64B63"/>
    <w:rsid w:val="00A65417"/>
    <w:rsid w:val="00A657A5"/>
    <w:rsid w:val="00A65F3A"/>
    <w:rsid w:val="00A667AC"/>
    <w:rsid w:val="00A72496"/>
    <w:rsid w:val="00A72984"/>
    <w:rsid w:val="00A73388"/>
    <w:rsid w:val="00A734CB"/>
    <w:rsid w:val="00A737E5"/>
    <w:rsid w:val="00A73F6D"/>
    <w:rsid w:val="00A7494E"/>
    <w:rsid w:val="00A74F21"/>
    <w:rsid w:val="00A75C2F"/>
    <w:rsid w:val="00A75DE0"/>
    <w:rsid w:val="00A77B50"/>
    <w:rsid w:val="00A77BA1"/>
    <w:rsid w:val="00A800CD"/>
    <w:rsid w:val="00A8137A"/>
    <w:rsid w:val="00A84327"/>
    <w:rsid w:val="00A8445A"/>
    <w:rsid w:val="00A848F6"/>
    <w:rsid w:val="00A857F5"/>
    <w:rsid w:val="00A90891"/>
    <w:rsid w:val="00A90CA8"/>
    <w:rsid w:val="00A91044"/>
    <w:rsid w:val="00A9231B"/>
    <w:rsid w:val="00A92F80"/>
    <w:rsid w:val="00A94321"/>
    <w:rsid w:val="00A94B47"/>
    <w:rsid w:val="00A96397"/>
    <w:rsid w:val="00A96985"/>
    <w:rsid w:val="00A96A7B"/>
    <w:rsid w:val="00AA1775"/>
    <w:rsid w:val="00AA2F9E"/>
    <w:rsid w:val="00AA3D3A"/>
    <w:rsid w:val="00AA6E42"/>
    <w:rsid w:val="00AB0906"/>
    <w:rsid w:val="00AB0A0E"/>
    <w:rsid w:val="00AB11E6"/>
    <w:rsid w:val="00AB32EE"/>
    <w:rsid w:val="00AB453E"/>
    <w:rsid w:val="00AC1013"/>
    <w:rsid w:val="00AC1598"/>
    <w:rsid w:val="00AC30C4"/>
    <w:rsid w:val="00AC4F34"/>
    <w:rsid w:val="00AC67A8"/>
    <w:rsid w:val="00AC6A30"/>
    <w:rsid w:val="00AC6F3C"/>
    <w:rsid w:val="00AC7967"/>
    <w:rsid w:val="00AC7E53"/>
    <w:rsid w:val="00AD3385"/>
    <w:rsid w:val="00AD49B1"/>
    <w:rsid w:val="00AD5E74"/>
    <w:rsid w:val="00AD7689"/>
    <w:rsid w:val="00AE1383"/>
    <w:rsid w:val="00AE15DD"/>
    <w:rsid w:val="00AE1883"/>
    <w:rsid w:val="00AE3B6E"/>
    <w:rsid w:val="00AE5746"/>
    <w:rsid w:val="00AE6986"/>
    <w:rsid w:val="00AE767D"/>
    <w:rsid w:val="00AF1462"/>
    <w:rsid w:val="00AF2E6C"/>
    <w:rsid w:val="00AF37DE"/>
    <w:rsid w:val="00AF4226"/>
    <w:rsid w:val="00AF4F15"/>
    <w:rsid w:val="00AF5CE0"/>
    <w:rsid w:val="00AF61C3"/>
    <w:rsid w:val="00AF627D"/>
    <w:rsid w:val="00AF716E"/>
    <w:rsid w:val="00B0305C"/>
    <w:rsid w:val="00B05C35"/>
    <w:rsid w:val="00B1052C"/>
    <w:rsid w:val="00B10756"/>
    <w:rsid w:val="00B11A85"/>
    <w:rsid w:val="00B13895"/>
    <w:rsid w:val="00B14B6A"/>
    <w:rsid w:val="00B16CE5"/>
    <w:rsid w:val="00B17171"/>
    <w:rsid w:val="00B17DAA"/>
    <w:rsid w:val="00B20C60"/>
    <w:rsid w:val="00B20DE9"/>
    <w:rsid w:val="00B21FFC"/>
    <w:rsid w:val="00B226CF"/>
    <w:rsid w:val="00B22C2B"/>
    <w:rsid w:val="00B23822"/>
    <w:rsid w:val="00B23BF5"/>
    <w:rsid w:val="00B2457B"/>
    <w:rsid w:val="00B24631"/>
    <w:rsid w:val="00B24A27"/>
    <w:rsid w:val="00B263A3"/>
    <w:rsid w:val="00B26934"/>
    <w:rsid w:val="00B26FD7"/>
    <w:rsid w:val="00B3057B"/>
    <w:rsid w:val="00B3097D"/>
    <w:rsid w:val="00B31103"/>
    <w:rsid w:val="00B319D2"/>
    <w:rsid w:val="00B323AC"/>
    <w:rsid w:val="00B32BFE"/>
    <w:rsid w:val="00B32FE0"/>
    <w:rsid w:val="00B35BE2"/>
    <w:rsid w:val="00B40471"/>
    <w:rsid w:val="00B441BD"/>
    <w:rsid w:val="00B441E9"/>
    <w:rsid w:val="00B446A5"/>
    <w:rsid w:val="00B4795A"/>
    <w:rsid w:val="00B50248"/>
    <w:rsid w:val="00B50316"/>
    <w:rsid w:val="00B51CB2"/>
    <w:rsid w:val="00B52286"/>
    <w:rsid w:val="00B52AE0"/>
    <w:rsid w:val="00B52B00"/>
    <w:rsid w:val="00B5440F"/>
    <w:rsid w:val="00B54BBC"/>
    <w:rsid w:val="00B551C4"/>
    <w:rsid w:val="00B55687"/>
    <w:rsid w:val="00B62097"/>
    <w:rsid w:val="00B62234"/>
    <w:rsid w:val="00B62657"/>
    <w:rsid w:val="00B62901"/>
    <w:rsid w:val="00B63D2F"/>
    <w:rsid w:val="00B64636"/>
    <w:rsid w:val="00B648A5"/>
    <w:rsid w:val="00B65DEC"/>
    <w:rsid w:val="00B66082"/>
    <w:rsid w:val="00B7090C"/>
    <w:rsid w:val="00B70DDE"/>
    <w:rsid w:val="00B70EA5"/>
    <w:rsid w:val="00B7100D"/>
    <w:rsid w:val="00B74665"/>
    <w:rsid w:val="00B74912"/>
    <w:rsid w:val="00B75E8C"/>
    <w:rsid w:val="00B77194"/>
    <w:rsid w:val="00B77DA1"/>
    <w:rsid w:val="00B77E66"/>
    <w:rsid w:val="00B81F19"/>
    <w:rsid w:val="00B82235"/>
    <w:rsid w:val="00B8284C"/>
    <w:rsid w:val="00B8289F"/>
    <w:rsid w:val="00B8384D"/>
    <w:rsid w:val="00B8389C"/>
    <w:rsid w:val="00B86200"/>
    <w:rsid w:val="00B868A7"/>
    <w:rsid w:val="00B86AB0"/>
    <w:rsid w:val="00B879B8"/>
    <w:rsid w:val="00B909B3"/>
    <w:rsid w:val="00B91C60"/>
    <w:rsid w:val="00B95B26"/>
    <w:rsid w:val="00B97ADF"/>
    <w:rsid w:val="00BA22BE"/>
    <w:rsid w:val="00BA28A2"/>
    <w:rsid w:val="00BA2CCC"/>
    <w:rsid w:val="00BA332C"/>
    <w:rsid w:val="00BA36CF"/>
    <w:rsid w:val="00BA3993"/>
    <w:rsid w:val="00BA7132"/>
    <w:rsid w:val="00BB0CFB"/>
    <w:rsid w:val="00BB3788"/>
    <w:rsid w:val="00BB3B6E"/>
    <w:rsid w:val="00BB43DD"/>
    <w:rsid w:val="00BB6030"/>
    <w:rsid w:val="00BB7460"/>
    <w:rsid w:val="00BC09FF"/>
    <w:rsid w:val="00BC2F76"/>
    <w:rsid w:val="00BC4C47"/>
    <w:rsid w:val="00BC4F65"/>
    <w:rsid w:val="00BC54F1"/>
    <w:rsid w:val="00BC7561"/>
    <w:rsid w:val="00BD120D"/>
    <w:rsid w:val="00BD22D4"/>
    <w:rsid w:val="00BD2B65"/>
    <w:rsid w:val="00BD3478"/>
    <w:rsid w:val="00BD608F"/>
    <w:rsid w:val="00BD6CDB"/>
    <w:rsid w:val="00BD6F75"/>
    <w:rsid w:val="00BD702F"/>
    <w:rsid w:val="00BD7DBE"/>
    <w:rsid w:val="00BD7E5A"/>
    <w:rsid w:val="00BE0AE2"/>
    <w:rsid w:val="00BE0CA2"/>
    <w:rsid w:val="00BE14CD"/>
    <w:rsid w:val="00BE3CC5"/>
    <w:rsid w:val="00BE418A"/>
    <w:rsid w:val="00BE4E5C"/>
    <w:rsid w:val="00BE597B"/>
    <w:rsid w:val="00BE5ED3"/>
    <w:rsid w:val="00BF1CB2"/>
    <w:rsid w:val="00BF2933"/>
    <w:rsid w:val="00BF4043"/>
    <w:rsid w:val="00BF4C55"/>
    <w:rsid w:val="00BF6AEF"/>
    <w:rsid w:val="00BF7ECE"/>
    <w:rsid w:val="00C01B1B"/>
    <w:rsid w:val="00C01D0C"/>
    <w:rsid w:val="00C02C8D"/>
    <w:rsid w:val="00C02E49"/>
    <w:rsid w:val="00C033AA"/>
    <w:rsid w:val="00C03680"/>
    <w:rsid w:val="00C059A5"/>
    <w:rsid w:val="00C0699F"/>
    <w:rsid w:val="00C07003"/>
    <w:rsid w:val="00C07E57"/>
    <w:rsid w:val="00C10C84"/>
    <w:rsid w:val="00C13BA5"/>
    <w:rsid w:val="00C15A2C"/>
    <w:rsid w:val="00C17896"/>
    <w:rsid w:val="00C2154A"/>
    <w:rsid w:val="00C23C55"/>
    <w:rsid w:val="00C23CA4"/>
    <w:rsid w:val="00C2421B"/>
    <w:rsid w:val="00C256A6"/>
    <w:rsid w:val="00C2689A"/>
    <w:rsid w:val="00C26B8B"/>
    <w:rsid w:val="00C30C9B"/>
    <w:rsid w:val="00C30FDB"/>
    <w:rsid w:val="00C314BE"/>
    <w:rsid w:val="00C324F9"/>
    <w:rsid w:val="00C32683"/>
    <w:rsid w:val="00C33520"/>
    <w:rsid w:val="00C34975"/>
    <w:rsid w:val="00C349DC"/>
    <w:rsid w:val="00C352D6"/>
    <w:rsid w:val="00C3623C"/>
    <w:rsid w:val="00C402A4"/>
    <w:rsid w:val="00C41172"/>
    <w:rsid w:val="00C411E1"/>
    <w:rsid w:val="00C430DC"/>
    <w:rsid w:val="00C43CBE"/>
    <w:rsid w:val="00C4537F"/>
    <w:rsid w:val="00C475BC"/>
    <w:rsid w:val="00C47FD5"/>
    <w:rsid w:val="00C5005F"/>
    <w:rsid w:val="00C50261"/>
    <w:rsid w:val="00C51013"/>
    <w:rsid w:val="00C53330"/>
    <w:rsid w:val="00C55205"/>
    <w:rsid w:val="00C5687D"/>
    <w:rsid w:val="00C5689C"/>
    <w:rsid w:val="00C60E60"/>
    <w:rsid w:val="00C610CE"/>
    <w:rsid w:val="00C62CDD"/>
    <w:rsid w:val="00C64750"/>
    <w:rsid w:val="00C65EE2"/>
    <w:rsid w:val="00C671C4"/>
    <w:rsid w:val="00C673F5"/>
    <w:rsid w:val="00C72CA8"/>
    <w:rsid w:val="00C73912"/>
    <w:rsid w:val="00C75F8E"/>
    <w:rsid w:val="00C775BD"/>
    <w:rsid w:val="00C77682"/>
    <w:rsid w:val="00C80C00"/>
    <w:rsid w:val="00C81399"/>
    <w:rsid w:val="00C815FC"/>
    <w:rsid w:val="00C8178F"/>
    <w:rsid w:val="00C826CA"/>
    <w:rsid w:val="00C85273"/>
    <w:rsid w:val="00C85BEF"/>
    <w:rsid w:val="00C90F26"/>
    <w:rsid w:val="00C93AB2"/>
    <w:rsid w:val="00C958D6"/>
    <w:rsid w:val="00CA0169"/>
    <w:rsid w:val="00CA09A7"/>
    <w:rsid w:val="00CA0B02"/>
    <w:rsid w:val="00CA2B84"/>
    <w:rsid w:val="00CA4387"/>
    <w:rsid w:val="00CA7FAD"/>
    <w:rsid w:val="00CB0731"/>
    <w:rsid w:val="00CB1477"/>
    <w:rsid w:val="00CB3043"/>
    <w:rsid w:val="00CB383F"/>
    <w:rsid w:val="00CB3A55"/>
    <w:rsid w:val="00CB3A6B"/>
    <w:rsid w:val="00CB4E99"/>
    <w:rsid w:val="00CB50A1"/>
    <w:rsid w:val="00CB52E9"/>
    <w:rsid w:val="00CB6811"/>
    <w:rsid w:val="00CB6D99"/>
    <w:rsid w:val="00CB6F74"/>
    <w:rsid w:val="00CC0A6E"/>
    <w:rsid w:val="00CC2738"/>
    <w:rsid w:val="00CC2C59"/>
    <w:rsid w:val="00CC3D18"/>
    <w:rsid w:val="00CC3D9B"/>
    <w:rsid w:val="00CC3E4E"/>
    <w:rsid w:val="00CC5056"/>
    <w:rsid w:val="00CC5155"/>
    <w:rsid w:val="00CC6ECA"/>
    <w:rsid w:val="00CC79E0"/>
    <w:rsid w:val="00CD0D80"/>
    <w:rsid w:val="00CD2228"/>
    <w:rsid w:val="00CD25E8"/>
    <w:rsid w:val="00CD2AAC"/>
    <w:rsid w:val="00CD3480"/>
    <w:rsid w:val="00CD4137"/>
    <w:rsid w:val="00CD5043"/>
    <w:rsid w:val="00CD5A24"/>
    <w:rsid w:val="00CD6C03"/>
    <w:rsid w:val="00CD751F"/>
    <w:rsid w:val="00CE3B77"/>
    <w:rsid w:val="00CE669A"/>
    <w:rsid w:val="00CF02C2"/>
    <w:rsid w:val="00CF1175"/>
    <w:rsid w:val="00CF1BC1"/>
    <w:rsid w:val="00CF23A6"/>
    <w:rsid w:val="00CF2A36"/>
    <w:rsid w:val="00CF52F6"/>
    <w:rsid w:val="00D00010"/>
    <w:rsid w:val="00D00604"/>
    <w:rsid w:val="00D03688"/>
    <w:rsid w:val="00D04A07"/>
    <w:rsid w:val="00D04E59"/>
    <w:rsid w:val="00D06452"/>
    <w:rsid w:val="00D11C2A"/>
    <w:rsid w:val="00D11F30"/>
    <w:rsid w:val="00D12284"/>
    <w:rsid w:val="00D127D5"/>
    <w:rsid w:val="00D137F7"/>
    <w:rsid w:val="00D147F6"/>
    <w:rsid w:val="00D14F4F"/>
    <w:rsid w:val="00D1715D"/>
    <w:rsid w:val="00D17524"/>
    <w:rsid w:val="00D17EF8"/>
    <w:rsid w:val="00D17F90"/>
    <w:rsid w:val="00D2243D"/>
    <w:rsid w:val="00D233EA"/>
    <w:rsid w:val="00D23707"/>
    <w:rsid w:val="00D24076"/>
    <w:rsid w:val="00D24198"/>
    <w:rsid w:val="00D2673B"/>
    <w:rsid w:val="00D267AE"/>
    <w:rsid w:val="00D268CB"/>
    <w:rsid w:val="00D3032F"/>
    <w:rsid w:val="00D303E6"/>
    <w:rsid w:val="00D32539"/>
    <w:rsid w:val="00D329C7"/>
    <w:rsid w:val="00D32CD0"/>
    <w:rsid w:val="00D336B9"/>
    <w:rsid w:val="00D36AF6"/>
    <w:rsid w:val="00D36AF9"/>
    <w:rsid w:val="00D37096"/>
    <w:rsid w:val="00D422C5"/>
    <w:rsid w:val="00D429AD"/>
    <w:rsid w:val="00D43A76"/>
    <w:rsid w:val="00D445BF"/>
    <w:rsid w:val="00D4465E"/>
    <w:rsid w:val="00D44A8F"/>
    <w:rsid w:val="00D4533C"/>
    <w:rsid w:val="00D45ABF"/>
    <w:rsid w:val="00D45D93"/>
    <w:rsid w:val="00D479C6"/>
    <w:rsid w:val="00D47F88"/>
    <w:rsid w:val="00D54297"/>
    <w:rsid w:val="00D549FD"/>
    <w:rsid w:val="00D60456"/>
    <w:rsid w:val="00D61019"/>
    <w:rsid w:val="00D61FCE"/>
    <w:rsid w:val="00D64907"/>
    <w:rsid w:val="00D64E88"/>
    <w:rsid w:val="00D64F0F"/>
    <w:rsid w:val="00D67095"/>
    <w:rsid w:val="00D6778A"/>
    <w:rsid w:val="00D70C99"/>
    <w:rsid w:val="00D71311"/>
    <w:rsid w:val="00D71B52"/>
    <w:rsid w:val="00D7310C"/>
    <w:rsid w:val="00D777A6"/>
    <w:rsid w:val="00D809EA"/>
    <w:rsid w:val="00D80C73"/>
    <w:rsid w:val="00D81EA8"/>
    <w:rsid w:val="00D84487"/>
    <w:rsid w:val="00D84AC2"/>
    <w:rsid w:val="00D863C4"/>
    <w:rsid w:val="00D8778C"/>
    <w:rsid w:val="00D90281"/>
    <w:rsid w:val="00D91546"/>
    <w:rsid w:val="00D926ED"/>
    <w:rsid w:val="00D9278B"/>
    <w:rsid w:val="00D92EEC"/>
    <w:rsid w:val="00D93F15"/>
    <w:rsid w:val="00D95EA1"/>
    <w:rsid w:val="00D97175"/>
    <w:rsid w:val="00D97925"/>
    <w:rsid w:val="00D97E2B"/>
    <w:rsid w:val="00DA0526"/>
    <w:rsid w:val="00DA063C"/>
    <w:rsid w:val="00DA0A59"/>
    <w:rsid w:val="00DA230B"/>
    <w:rsid w:val="00DA23BF"/>
    <w:rsid w:val="00DA2927"/>
    <w:rsid w:val="00DA30FE"/>
    <w:rsid w:val="00DA316B"/>
    <w:rsid w:val="00DA3182"/>
    <w:rsid w:val="00DA34DF"/>
    <w:rsid w:val="00DA5447"/>
    <w:rsid w:val="00DA5D26"/>
    <w:rsid w:val="00DA7387"/>
    <w:rsid w:val="00DB1CE1"/>
    <w:rsid w:val="00DB333B"/>
    <w:rsid w:val="00DB57B7"/>
    <w:rsid w:val="00DB5D2B"/>
    <w:rsid w:val="00DB680A"/>
    <w:rsid w:val="00DB7923"/>
    <w:rsid w:val="00DC030F"/>
    <w:rsid w:val="00DC1740"/>
    <w:rsid w:val="00DC19D1"/>
    <w:rsid w:val="00DC27CD"/>
    <w:rsid w:val="00DC3C97"/>
    <w:rsid w:val="00DC4902"/>
    <w:rsid w:val="00DC49DD"/>
    <w:rsid w:val="00DC65D4"/>
    <w:rsid w:val="00DC6F0E"/>
    <w:rsid w:val="00DD1645"/>
    <w:rsid w:val="00DD20B0"/>
    <w:rsid w:val="00DD229E"/>
    <w:rsid w:val="00DD2774"/>
    <w:rsid w:val="00DD3994"/>
    <w:rsid w:val="00DD43BF"/>
    <w:rsid w:val="00DD662F"/>
    <w:rsid w:val="00DE209B"/>
    <w:rsid w:val="00DE2829"/>
    <w:rsid w:val="00DE32FF"/>
    <w:rsid w:val="00DE3F3D"/>
    <w:rsid w:val="00DE4538"/>
    <w:rsid w:val="00DE5358"/>
    <w:rsid w:val="00DE7231"/>
    <w:rsid w:val="00DE7E95"/>
    <w:rsid w:val="00DE7F6F"/>
    <w:rsid w:val="00DF26C1"/>
    <w:rsid w:val="00DF2CFF"/>
    <w:rsid w:val="00DF3CE6"/>
    <w:rsid w:val="00DF409F"/>
    <w:rsid w:val="00DF6029"/>
    <w:rsid w:val="00E00622"/>
    <w:rsid w:val="00E00C41"/>
    <w:rsid w:val="00E04737"/>
    <w:rsid w:val="00E06C51"/>
    <w:rsid w:val="00E07CF8"/>
    <w:rsid w:val="00E109A4"/>
    <w:rsid w:val="00E10D09"/>
    <w:rsid w:val="00E111BD"/>
    <w:rsid w:val="00E11A67"/>
    <w:rsid w:val="00E123AF"/>
    <w:rsid w:val="00E14127"/>
    <w:rsid w:val="00E14531"/>
    <w:rsid w:val="00E14C67"/>
    <w:rsid w:val="00E1716E"/>
    <w:rsid w:val="00E21796"/>
    <w:rsid w:val="00E233FE"/>
    <w:rsid w:val="00E25014"/>
    <w:rsid w:val="00E25423"/>
    <w:rsid w:val="00E2648E"/>
    <w:rsid w:val="00E2700A"/>
    <w:rsid w:val="00E279DF"/>
    <w:rsid w:val="00E30217"/>
    <w:rsid w:val="00E31C75"/>
    <w:rsid w:val="00E3235B"/>
    <w:rsid w:val="00E3434C"/>
    <w:rsid w:val="00E37DCD"/>
    <w:rsid w:val="00E402D0"/>
    <w:rsid w:val="00E40EF8"/>
    <w:rsid w:val="00E41AB3"/>
    <w:rsid w:val="00E428AC"/>
    <w:rsid w:val="00E44157"/>
    <w:rsid w:val="00E4629F"/>
    <w:rsid w:val="00E51AF7"/>
    <w:rsid w:val="00E52EE8"/>
    <w:rsid w:val="00E5334F"/>
    <w:rsid w:val="00E53CB4"/>
    <w:rsid w:val="00E53D3A"/>
    <w:rsid w:val="00E54707"/>
    <w:rsid w:val="00E55186"/>
    <w:rsid w:val="00E553D0"/>
    <w:rsid w:val="00E578BE"/>
    <w:rsid w:val="00E57A8D"/>
    <w:rsid w:val="00E57BE5"/>
    <w:rsid w:val="00E617CA"/>
    <w:rsid w:val="00E6405E"/>
    <w:rsid w:val="00E65360"/>
    <w:rsid w:val="00E6565C"/>
    <w:rsid w:val="00E6603F"/>
    <w:rsid w:val="00E660BC"/>
    <w:rsid w:val="00E66764"/>
    <w:rsid w:val="00E667D6"/>
    <w:rsid w:val="00E67CCE"/>
    <w:rsid w:val="00E702F7"/>
    <w:rsid w:val="00E70701"/>
    <w:rsid w:val="00E7111A"/>
    <w:rsid w:val="00E7260C"/>
    <w:rsid w:val="00E72D30"/>
    <w:rsid w:val="00E72F3B"/>
    <w:rsid w:val="00E738FB"/>
    <w:rsid w:val="00E73F57"/>
    <w:rsid w:val="00E749E5"/>
    <w:rsid w:val="00E74AB5"/>
    <w:rsid w:val="00E750EA"/>
    <w:rsid w:val="00E770E2"/>
    <w:rsid w:val="00E77D83"/>
    <w:rsid w:val="00E77DD3"/>
    <w:rsid w:val="00E805BF"/>
    <w:rsid w:val="00E8101F"/>
    <w:rsid w:val="00E811E0"/>
    <w:rsid w:val="00E81869"/>
    <w:rsid w:val="00E81A0A"/>
    <w:rsid w:val="00E81DA6"/>
    <w:rsid w:val="00E82C15"/>
    <w:rsid w:val="00E83939"/>
    <w:rsid w:val="00E83BE9"/>
    <w:rsid w:val="00E85C74"/>
    <w:rsid w:val="00E870F6"/>
    <w:rsid w:val="00E90865"/>
    <w:rsid w:val="00E9156A"/>
    <w:rsid w:val="00E9293E"/>
    <w:rsid w:val="00E93641"/>
    <w:rsid w:val="00E9364B"/>
    <w:rsid w:val="00E950F6"/>
    <w:rsid w:val="00E965A6"/>
    <w:rsid w:val="00E96817"/>
    <w:rsid w:val="00E975F7"/>
    <w:rsid w:val="00EA189B"/>
    <w:rsid w:val="00EA2667"/>
    <w:rsid w:val="00EA2A12"/>
    <w:rsid w:val="00EA42EA"/>
    <w:rsid w:val="00EA5330"/>
    <w:rsid w:val="00EA6247"/>
    <w:rsid w:val="00EA630A"/>
    <w:rsid w:val="00EA79DC"/>
    <w:rsid w:val="00EB20D6"/>
    <w:rsid w:val="00EB2482"/>
    <w:rsid w:val="00EB36A7"/>
    <w:rsid w:val="00EB5C41"/>
    <w:rsid w:val="00EB6DE6"/>
    <w:rsid w:val="00EB7522"/>
    <w:rsid w:val="00EB7555"/>
    <w:rsid w:val="00EC09CD"/>
    <w:rsid w:val="00EC0AB1"/>
    <w:rsid w:val="00EC0B40"/>
    <w:rsid w:val="00EC38AA"/>
    <w:rsid w:val="00EC72CC"/>
    <w:rsid w:val="00ED0893"/>
    <w:rsid w:val="00ED34EF"/>
    <w:rsid w:val="00ED3620"/>
    <w:rsid w:val="00ED44B3"/>
    <w:rsid w:val="00ED6F3A"/>
    <w:rsid w:val="00ED7DD0"/>
    <w:rsid w:val="00EE28B6"/>
    <w:rsid w:val="00EE28BB"/>
    <w:rsid w:val="00EE2B45"/>
    <w:rsid w:val="00EE37B5"/>
    <w:rsid w:val="00EE3A0C"/>
    <w:rsid w:val="00EE3F20"/>
    <w:rsid w:val="00EE496B"/>
    <w:rsid w:val="00EF14F4"/>
    <w:rsid w:val="00EF16E4"/>
    <w:rsid w:val="00EF206A"/>
    <w:rsid w:val="00EF36B8"/>
    <w:rsid w:val="00EF3A01"/>
    <w:rsid w:val="00EF4AFA"/>
    <w:rsid w:val="00EF543B"/>
    <w:rsid w:val="00EF748E"/>
    <w:rsid w:val="00F00874"/>
    <w:rsid w:val="00F00D60"/>
    <w:rsid w:val="00F0220B"/>
    <w:rsid w:val="00F022D3"/>
    <w:rsid w:val="00F02468"/>
    <w:rsid w:val="00F036C7"/>
    <w:rsid w:val="00F0603A"/>
    <w:rsid w:val="00F113F0"/>
    <w:rsid w:val="00F14827"/>
    <w:rsid w:val="00F14C6D"/>
    <w:rsid w:val="00F15209"/>
    <w:rsid w:val="00F17F5D"/>
    <w:rsid w:val="00F21DDD"/>
    <w:rsid w:val="00F22BFA"/>
    <w:rsid w:val="00F241B9"/>
    <w:rsid w:val="00F24209"/>
    <w:rsid w:val="00F242BD"/>
    <w:rsid w:val="00F267FA"/>
    <w:rsid w:val="00F277CC"/>
    <w:rsid w:val="00F279D1"/>
    <w:rsid w:val="00F337B4"/>
    <w:rsid w:val="00F364C3"/>
    <w:rsid w:val="00F37D21"/>
    <w:rsid w:val="00F40A45"/>
    <w:rsid w:val="00F41F77"/>
    <w:rsid w:val="00F42A17"/>
    <w:rsid w:val="00F441FC"/>
    <w:rsid w:val="00F452CB"/>
    <w:rsid w:val="00F45A80"/>
    <w:rsid w:val="00F467E1"/>
    <w:rsid w:val="00F47DA7"/>
    <w:rsid w:val="00F5033F"/>
    <w:rsid w:val="00F510E6"/>
    <w:rsid w:val="00F52A07"/>
    <w:rsid w:val="00F53003"/>
    <w:rsid w:val="00F5379A"/>
    <w:rsid w:val="00F53FFD"/>
    <w:rsid w:val="00F5461E"/>
    <w:rsid w:val="00F547E3"/>
    <w:rsid w:val="00F54977"/>
    <w:rsid w:val="00F54FBD"/>
    <w:rsid w:val="00F55DA9"/>
    <w:rsid w:val="00F60CFB"/>
    <w:rsid w:val="00F6126B"/>
    <w:rsid w:val="00F620E0"/>
    <w:rsid w:val="00F62883"/>
    <w:rsid w:val="00F62E85"/>
    <w:rsid w:val="00F63BC9"/>
    <w:rsid w:val="00F64335"/>
    <w:rsid w:val="00F65122"/>
    <w:rsid w:val="00F6543E"/>
    <w:rsid w:val="00F65A8E"/>
    <w:rsid w:val="00F6623F"/>
    <w:rsid w:val="00F6666B"/>
    <w:rsid w:val="00F66814"/>
    <w:rsid w:val="00F6717C"/>
    <w:rsid w:val="00F671D8"/>
    <w:rsid w:val="00F675F4"/>
    <w:rsid w:val="00F70C55"/>
    <w:rsid w:val="00F7115A"/>
    <w:rsid w:val="00F71B92"/>
    <w:rsid w:val="00F72080"/>
    <w:rsid w:val="00F755BD"/>
    <w:rsid w:val="00F7672D"/>
    <w:rsid w:val="00F768A8"/>
    <w:rsid w:val="00F82367"/>
    <w:rsid w:val="00F845B3"/>
    <w:rsid w:val="00F8538F"/>
    <w:rsid w:val="00F855B2"/>
    <w:rsid w:val="00F859CD"/>
    <w:rsid w:val="00F85A87"/>
    <w:rsid w:val="00F860B8"/>
    <w:rsid w:val="00F8699E"/>
    <w:rsid w:val="00F877FB"/>
    <w:rsid w:val="00F938F6"/>
    <w:rsid w:val="00F93DE3"/>
    <w:rsid w:val="00F95541"/>
    <w:rsid w:val="00F96235"/>
    <w:rsid w:val="00FA0D53"/>
    <w:rsid w:val="00FA0F1C"/>
    <w:rsid w:val="00FA15E0"/>
    <w:rsid w:val="00FA1AEB"/>
    <w:rsid w:val="00FA1DAE"/>
    <w:rsid w:val="00FA340C"/>
    <w:rsid w:val="00FA3CE6"/>
    <w:rsid w:val="00FA517F"/>
    <w:rsid w:val="00FA5C04"/>
    <w:rsid w:val="00FA6C27"/>
    <w:rsid w:val="00FB25AE"/>
    <w:rsid w:val="00FB4634"/>
    <w:rsid w:val="00FB7B8F"/>
    <w:rsid w:val="00FB7BD9"/>
    <w:rsid w:val="00FC1165"/>
    <w:rsid w:val="00FC41F0"/>
    <w:rsid w:val="00FC4E9E"/>
    <w:rsid w:val="00FC5319"/>
    <w:rsid w:val="00FC53DC"/>
    <w:rsid w:val="00FC55A6"/>
    <w:rsid w:val="00FC5F9C"/>
    <w:rsid w:val="00FD2F85"/>
    <w:rsid w:val="00FD308B"/>
    <w:rsid w:val="00FD30A7"/>
    <w:rsid w:val="00FD3C44"/>
    <w:rsid w:val="00FD3FE1"/>
    <w:rsid w:val="00FD4789"/>
    <w:rsid w:val="00FD4C50"/>
    <w:rsid w:val="00FD50F4"/>
    <w:rsid w:val="00FD5A4E"/>
    <w:rsid w:val="00FD5A69"/>
    <w:rsid w:val="00FD7834"/>
    <w:rsid w:val="00FE0168"/>
    <w:rsid w:val="00FE0C3B"/>
    <w:rsid w:val="00FE272F"/>
    <w:rsid w:val="00FE3119"/>
    <w:rsid w:val="00FE3217"/>
    <w:rsid w:val="00FE3AE4"/>
    <w:rsid w:val="00FE3BF1"/>
    <w:rsid w:val="00FE4F10"/>
    <w:rsid w:val="00FE7A9C"/>
    <w:rsid w:val="00FE7DF1"/>
    <w:rsid w:val="00FF0A31"/>
    <w:rsid w:val="00FF1D09"/>
    <w:rsid w:val="00FF27CC"/>
    <w:rsid w:val="00FF309F"/>
    <w:rsid w:val="00FF667A"/>
    <w:rsid w:val="00FF75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A4883"/>
  <w15:docId w15:val="{3E4DB4E9-1C3D-42DC-9ECA-F2BD1939E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E78"/>
    <w:rPr>
      <w:rFonts w:ascii="Calibri" w:eastAsia="Calibri" w:hAnsi="Calibri" w:cs="SimSun"/>
    </w:rPr>
  </w:style>
  <w:style w:type="paragraph" w:styleId="Heading1">
    <w:name w:val="heading 1"/>
    <w:basedOn w:val="Normal"/>
    <w:link w:val="Heading1Char"/>
    <w:uiPriority w:val="9"/>
    <w:qFormat/>
    <w:rsid w:val="00752C66"/>
    <w:pPr>
      <w:widowControl w:val="0"/>
      <w:autoSpaceDE w:val="0"/>
      <w:autoSpaceDN w:val="0"/>
      <w:spacing w:before="100" w:after="0" w:line="240" w:lineRule="auto"/>
      <w:ind w:left="933" w:right="501"/>
      <w:jc w:val="center"/>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752C66"/>
    <w:pPr>
      <w:widowControl w:val="0"/>
      <w:autoSpaceDE w:val="0"/>
      <w:autoSpaceDN w:val="0"/>
      <w:spacing w:after="0" w:line="240" w:lineRule="auto"/>
      <w:ind w:left="948" w:hanging="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D1715D"/>
    <w:pPr>
      <w:keepNext/>
      <w:keepLines/>
      <w:spacing w:before="200" w:after="0"/>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2C66"/>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752C66"/>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752C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2C6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A2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B3F"/>
    <w:rPr>
      <w:rFonts w:ascii="Segoe UI" w:eastAsia="Calibri" w:hAnsi="Segoe UI" w:cs="Segoe UI"/>
      <w:sz w:val="18"/>
      <w:szCs w:val="18"/>
    </w:rPr>
  </w:style>
  <w:style w:type="paragraph" w:styleId="NormalWeb">
    <w:name w:val="Normal (Web)"/>
    <w:basedOn w:val="Normal"/>
    <w:uiPriority w:val="99"/>
    <w:unhideWhenUsed/>
    <w:rsid w:val="004A2B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link w:val="ListParagraphChar"/>
    <w:uiPriority w:val="1"/>
    <w:qFormat/>
    <w:rsid w:val="0022339A"/>
    <w:pPr>
      <w:ind w:left="720"/>
      <w:contextualSpacing/>
    </w:pPr>
  </w:style>
  <w:style w:type="character" w:customStyle="1" w:styleId="ListParagraphChar">
    <w:name w:val="List Paragraph Char"/>
    <w:basedOn w:val="DefaultParagraphFont"/>
    <w:link w:val="ListParagraph"/>
    <w:uiPriority w:val="1"/>
    <w:rsid w:val="008F4DB1"/>
    <w:rPr>
      <w:rFonts w:ascii="Calibri" w:eastAsia="Calibri" w:hAnsi="Calibri" w:cs="SimSun"/>
    </w:rPr>
  </w:style>
  <w:style w:type="paragraph" w:customStyle="1" w:styleId="TableParagraph">
    <w:name w:val="Table Paragraph"/>
    <w:basedOn w:val="Normal"/>
    <w:uiPriority w:val="1"/>
    <w:qFormat/>
    <w:rsid w:val="000B7324"/>
    <w:pPr>
      <w:widowControl w:val="0"/>
      <w:autoSpaceDE w:val="0"/>
      <w:autoSpaceDN w:val="0"/>
      <w:spacing w:before="1"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AA3D3A"/>
    <w:rPr>
      <w:color w:val="0563C1" w:themeColor="hyperlink"/>
      <w:u w:val="single"/>
    </w:rPr>
  </w:style>
  <w:style w:type="character" w:customStyle="1" w:styleId="UnresolvedMention1">
    <w:name w:val="Unresolved Mention1"/>
    <w:basedOn w:val="DefaultParagraphFont"/>
    <w:uiPriority w:val="99"/>
    <w:semiHidden/>
    <w:unhideWhenUsed/>
    <w:rsid w:val="00AA3D3A"/>
    <w:rPr>
      <w:color w:val="605E5C"/>
      <w:shd w:val="clear" w:color="auto" w:fill="E1DFDD"/>
    </w:rPr>
  </w:style>
  <w:style w:type="character" w:styleId="Strong">
    <w:name w:val="Strong"/>
    <w:basedOn w:val="DefaultParagraphFont"/>
    <w:uiPriority w:val="22"/>
    <w:qFormat/>
    <w:rsid w:val="001F6F41"/>
    <w:rPr>
      <w:b/>
      <w:bCs/>
    </w:rPr>
  </w:style>
  <w:style w:type="character" w:styleId="Emphasis">
    <w:name w:val="Emphasis"/>
    <w:basedOn w:val="DefaultParagraphFont"/>
    <w:uiPriority w:val="20"/>
    <w:qFormat/>
    <w:rsid w:val="00A03BB0"/>
    <w:rPr>
      <w:i/>
      <w:iCs/>
    </w:rPr>
  </w:style>
  <w:style w:type="character" w:styleId="CommentReference">
    <w:name w:val="annotation reference"/>
    <w:basedOn w:val="DefaultParagraphFont"/>
    <w:uiPriority w:val="99"/>
    <w:semiHidden/>
    <w:unhideWhenUsed/>
    <w:rsid w:val="009743CE"/>
    <w:rPr>
      <w:sz w:val="16"/>
      <w:szCs w:val="16"/>
    </w:rPr>
  </w:style>
  <w:style w:type="paragraph" w:styleId="CommentText">
    <w:name w:val="annotation text"/>
    <w:basedOn w:val="Normal"/>
    <w:link w:val="CommentTextChar"/>
    <w:uiPriority w:val="99"/>
    <w:semiHidden/>
    <w:unhideWhenUsed/>
    <w:rsid w:val="009743CE"/>
    <w:pPr>
      <w:spacing w:line="240" w:lineRule="auto"/>
    </w:pPr>
    <w:rPr>
      <w:sz w:val="20"/>
      <w:szCs w:val="20"/>
    </w:rPr>
  </w:style>
  <w:style w:type="character" w:customStyle="1" w:styleId="CommentTextChar">
    <w:name w:val="Comment Text Char"/>
    <w:basedOn w:val="DefaultParagraphFont"/>
    <w:link w:val="CommentText"/>
    <w:uiPriority w:val="99"/>
    <w:semiHidden/>
    <w:rsid w:val="009743CE"/>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9743CE"/>
    <w:rPr>
      <w:b/>
      <w:bCs/>
    </w:rPr>
  </w:style>
  <w:style w:type="character" w:customStyle="1" w:styleId="CommentSubjectChar">
    <w:name w:val="Comment Subject Char"/>
    <w:basedOn w:val="CommentTextChar"/>
    <w:link w:val="CommentSubject"/>
    <w:uiPriority w:val="99"/>
    <w:semiHidden/>
    <w:rsid w:val="009743CE"/>
    <w:rPr>
      <w:rFonts w:ascii="Calibri" w:eastAsia="Calibri" w:hAnsi="Calibri" w:cs="SimSun"/>
      <w:b/>
      <w:bCs/>
      <w:sz w:val="20"/>
      <w:szCs w:val="20"/>
    </w:rPr>
  </w:style>
  <w:style w:type="character" w:customStyle="1" w:styleId="fullpost">
    <w:name w:val="fullpost"/>
    <w:basedOn w:val="DefaultParagraphFont"/>
    <w:rsid w:val="003C0660"/>
  </w:style>
  <w:style w:type="paragraph" w:styleId="Header">
    <w:name w:val="header"/>
    <w:basedOn w:val="Normal"/>
    <w:link w:val="HeaderChar"/>
    <w:uiPriority w:val="99"/>
    <w:unhideWhenUsed/>
    <w:rsid w:val="00A56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F87"/>
    <w:rPr>
      <w:rFonts w:ascii="Calibri" w:eastAsia="Calibri" w:hAnsi="Calibri" w:cs="SimSun"/>
    </w:rPr>
  </w:style>
  <w:style w:type="paragraph" w:styleId="Footer">
    <w:name w:val="footer"/>
    <w:basedOn w:val="Normal"/>
    <w:link w:val="FooterChar"/>
    <w:uiPriority w:val="99"/>
    <w:unhideWhenUsed/>
    <w:rsid w:val="00A56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F87"/>
    <w:rPr>
      <w:rFonts w:ascii="Calibri" w:eastAsia="Calibri" w:hAnsi="Calibri" w:cs="SimSun"/>
    </w:rPr>
  </w:style>
  <w:style w:type="character" w:customStyle="1" w:styleId="Heading3Char">
    <w:name w:val="Heading 3 Char"/>
    <w:basedOn w:val="DefaultParagraphFont"/>
    <w:link w:val="Heading3"/>
    <w:uiPriority w:val="9"/>
    <w:rsid w:val="00D1715D"/>
    <w:rPr>
      <w:rFonts w:asciiTheme="majorBidi" w:eastAsiaTheme="majorEastAsia" w:hAnsiTheme="majorBidi" w:cstheme="majorBidi"/>
      <w:b/>
      <w:bCs/>
      <w:sz w:val="24"/>
    </w:rPr>
  </w:style>
  <w:style w:type="paragraph" w:styleId="TOCHeading">
    <w:name w:val="TOC Heading"/>
    <w:basedOn w:val="Heading1"/>
    <w:next w:val="Normal"/>
    <w:uiPriority w:val="39"/>
    <w:unhideWhenUsed/>
    <w:qFormat/>
    <w:rsid w:val="00752D85"/>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rsid w:val="001037E1"/>
    <w:pPr>
      <w:tabs>
        <w:tab w:val="right" w:leader="dot" w:pos="7927"/>
      </w:tabs>
      <w:spacing w:after="0" w:line="360" w:lineRule="auto"/>
    </w:pPr>
    <w:rPr>
      <w:rFonts w:ascii="Times New Roman" w:hAnsi="Times New Roman" w:cstheme="majorBidi"/>
      <w:b/>
      <w:bCs/>
      <w:noProof/>
      <w:sz w:val="24"/>
      <w:szCs w:val="24"/>
    </w:rPr>
  </w:style>
  <w:style w:type="paragraph" w:styleId="TOC2">
    <w:name w:val="toc 2"/>
    <w:basedOn w:val="Normal"/>
    <w:next w:val="Normal"/>
    <w:autoRedefine/>
    <w:uiPriority w:val="39"/>
    <w:unhideWhenUsed/>
    <w:rsid w:val="001037E1"/>
    <w:pPr>
      <w:spacing w:after="100"/>
      <w:ind w:left="220"/>
    </w:pPr>
    <w:rPr>
      <w:rFonts w:ascii="Times New Roman" w:hAnsi="Times New Roman"/>
      <w:sz w:val="24"/>
    </w:rPr>
  </w:style>
  <w:style w:type="paragraph" w:styleId="TOC3">
    <w:name w:val="toc 3"/>
    <w:basedOn w:val="Normal"/>
    <w:next w:val="Normal"/>
    <w:autoRedefine/>
    <w:uiPriority w:val="39"/>
    <w:unhideWhenUsed/>
    <w:rsid w:val="00D00604"/>
    <w:pPr>
      <w:spacing w:after="100"/>
      <w:ind w:left="440"/>
    </w:pPr>
    <w:rPr>
      <w:rFonts w:ascii="Times New Roman" w:hAnsi="Times New Roman"/>
      <w:sz w:val="24"/>
    </w:rPr>
  </w:style>
  <w:style w:type="paragraph" w:styleId="NoSpacing">
    <w:name w:val="No Spacing"/>
    <w:uiPriority w:val="1"/>
    <w:qFormat/>
    <w:rsid w:val="00B446A5"/>
    <w:pPr>
      <w:spacing w:after="0" w:line="240" w:lineRule="auto"/>
    </w:pPr>
    <w:rPr>
      <w:rFonts w:ascii="Calibri" w:eastAsia="Calibri" w:hAnsi="Calibri" w:cs="SimSun"/>
    </w:rPr>
  </w:style>
  <w:style w:type="paragraph" w:styleId="FootnoteText">
    <w:name w:val="footnote text"/>
    <w:basedOn w:val="Normal"/>
    <w:link w:val="FootnoteTextChar"/>
    <w:uiPriority w:val="99"/>
    <w:unhideWhenUsed/>
    <w:rsid w:val="00761E4D"/>
    <w:pPr>
      <w:spacing w:after="0" w:line="240" w:lineRule="auto"/>
    </w:pPr>
    <w:rPr>
      <w:sz w:val="20"/>
      <w:szCs w:val="20"/>
    </w:rPr>
  </w:style>
  <w:style w:type="character" w:customStyle="1" w:styleId="FootnoteTextChar">
    <w:name w:val="Footnote Text Char"/>
    <w:basedOn w:val="DefaultParagraphFont"/>
    <w:link w:val="FootnoteText"/>
    <w:uiPriority w:val="99"/>
    <w:rsid w:val="00761E4D"/>
    <w:rPr>
      <w:rFonts w:ascii="Calibri" w:eastAsia="Calibri" w:hAnsi="Calibri" w:cs="SimSun"/>
      <w:sz w:val="20"/>
      <w:szCs w:val="20"/>
    </w:rPr>
  </w:style>
  <w:style w:type="character" w:styleId="FootnoteReference">
    <w:name w:val="footnote reference"/>
    <w:basedOn w:val="DefaultParagraphFont"/>
    <w:uiPriority w:val="99"/>
    <w:semiHidden/>
    <w:unhideWhenUsed/>
    <w:rsid w:val="00761E4D"/>
    <w:rPr>
      <w:vertAlign w:val="superscript"/>
    </w:rPr>
  </w:style>
  <w:style w:type="character" w:styleId="UnresolvedMention">
    <w:name w:val="Unresolved Mention"/>
    <w:basedOn w:val="DefaultParagraphFont"/>
    <w:uiPriority w:val="99"/>
    <w:semiHidden/>
    <w:unhideWhenUsed/>
    <w:rsid w:val="00280158"/>
    <w:rPr>
      <w:color w:val="605E5C"/>
      <w:shd w:val="clear" w:color="auto" w:fill="E1DFDD"/>
    </w:rPr>
  </w:style>
  <w:style w:type="paragraph" w:styleId="Caption">
    <w:name w:val="caption"/>
    <w:basedOn w:val="Normal"/>
    <w:next w:val="Normal"/>
    <w:uiPriority w:val="35"/>
    <w:unhideWhenUsed/>
    <w:qFormat/>
    <w:rsid w:val="00F72080"/>
    <w:pPr>
      <w:tabs>
        <w:tab w:val="left" w:pos="2835"/>
      </w:tabs>
      <w:spacing w:line="360" w:lineRule="auto"/>
      <w:ind w:left="1418" w:hanging="1418"/>
      <w:jc w:val="center"/>
    </w:pPr>
    <w:rPr>
      <w:rFonts w:ascii="Times New Roman" w:hAnsi="Times New Roman" w:cs="Times New Roman"/>
      <w:sz w:val="17"/>
      <w:szCs w:val="17"/>
      <w:shd w:val="clear" w:color="auto" w:fill="FFFFFF"/>
    </w:rPr>
  </w:style>
  <w:style w:type="character" w:customStyle="1" w:styleId="posted-by">
    <w:name w:val="posted-by"/>
    <w:basedOn w:val="DefaultParagraphFont"/>
    <w:rsid w:val="00256D6F"/>
  </w:style>
  <w:style w:type="character" w:customStyle="1" w:styleId="author-name">
    <w:name w:val="author-name"/>
    <w:basedOn w:val="DefaultParagraphFont"/>
    <w:rsid w:val="00256D6F"/>
  </w:style>
  <w:style w:type="paragraph" w:styleId="TableofFigures">
    <w:name w:val="table of figures"/>
    <w:basedOn w:val="Normal"/>
    <w:next w:val="Normal"/>
    <w:uiPriority w:val="99"/>
    <w:unhideWhenUsed/>
    <w:rsid w:val="0055547C"/>
    <w:pPr>
      <w:tabs>
        <w:tab w:val="right" w:leader="dot" w:pos="7927"/>
      </w:tabs>
      <w:spacing w:after="0" w:line="36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27676">
      <w:bodyDiv w:val="1"/>
      <w:marLeft w:val="0"/>
      <w:marRight w:val="0"/>
      <w:marTop w:val="0"/>
      <w:marBottom w:val="0"/>
      <w:divBdr>
        <w:top w:val="none" w:sz="0" w:space="0" w:color="auto"/>
        <w:left w:val="none" w:sz="0" w:space="0" w:color="auto"/>
        <w:bottom w:val="none" w:sz="0" w:space="0" w:color="auto"/>
        <w:right w:val="none" w:sz="0" w:space="0" w:color="auto"/>
      </w:divBdr>
    </w:div>
    <w:div w:id="189496236">
      <w:bodyDiv w:val="1"/>
      <w:marLeft w:val="0"/>
      <w:marRight w:val="0"/>
      <w:marTop w:val="0"/>
      <w:marBottom w:val="0"/>
      <w:divBdr>
        <w:top w:val="none" w:sz="0" w:space="0" w:color="auto"/>
        <w:left w:val="none" w:sz="0" w:space="0" w:color="auto"/>
        <w:bottom w:val="none" w:sz="0" w:space="0" w:color="auto"/>
        <w:right w:val="none" w:sz="0" w:space="0" w:color="auto"/>
      </w:divBdr>
    </w:div>
    <w:div w:id="192043231">
      <w:bodyDiv w:val="1"/>
      <w:marLeft w:val="0"/>
      <w:marRight w:val="0"/>
      <w:marTop w:val="0"/>
      <w:marBottom w:val="0"/>
      <w:divBdr>
        <w:top w:val="none" w:sz="0" w:space="0" w:color="auto"/>
        <w:left w:val="none" w:sz="0" w:space="0" w:color="auto"/>
        <w:bottom w:val="none" w:sz="0" w:space="0" w:color="auto"/>
        <w:right w:val="none" w:sz="0" w:space="0" w:color="auto"/>
      </w:divBdr>
    </w:div>
    <w:div w:id="418334584">
      <w:bodyDiv w:val="1"/>
      <w:marLeft w:val="0"/>
      <w:marRight w:val="0"/>
      <w:marTop w:val="0"/>
      <w:marBottom w:val="0"/>
      <w:divBdr>
        <w:top w:val="none" w:sz="0" w:space="0" w:color="auto"/>
        <w:left w:val="none" w:sz="0" w:space="0" w:color="auto"/>
        <w:bottom w:val="none" w:sz="0" w:space="0" w:color="auto"/>
        <w:right w:val="none" w:sz="0" w:space="0" w:color="auto"/>
      </w:divBdr>
    </w:div>
    <w:div w:id="509757635">
      <w:bodyDiv w:val="1"/>
      <w:marLeft w:val="0"/>
      <w:marRight w:val="0"/>
      <w:marTop w:val="0"/>
      <w:marBottom w:val="0"/>
      <w:divBdr>
        <w:top w:val="none" w:sz="0" w:space="0" w:color="auto"/>
        <w:left w:val="none" w:sz="0" w:space="0" w:color="auto"/>
        <w:bottom w:val="none" w:sz="0" w:space="0" w:color="auto"/>
        <w:right w:val="none" w:sz="0" w:space="0" w:color="auto"/>
      </w:divBdr>
    </w:div>
    <w:div w:id="524296042">
      <w:bodyDiv w:val="1"/>
      <w:marLeft w:val="0"/>
      <w:marRight w:val="0"/>
      <w:marTop w:val="0"/>
      <w:marBottom w:val="0"/>
      <w:divBdr>
        <w:top w:val="none" w:sz="0" w:space="0" w:color="auto"/>
        <w:left w:val="none" w:sz="0" w:space="0" w:color="auto"/>
        <w:bottom w:val="none" w:sz="0" w:space="0" w:color="auto"/>
        <w:right w:val="none" w:sz="0" w:space="0" w:color="auto"/>
      </w:divBdr>
    </w:div>
    <w:div w:id="670720358">
      <w:bodyDiv w:val="1"/>
      <w:marLeft w:val="0"/>
      <w:marRight w:val="0"/>
      <w:marTop w:val="0"/>
      <w:marBottom w:val="0"/>
      <w:divBdr>
        <w:top w:val="none" w:sz="0" w:space="0" w:color="auto"/>
        <w:left w:val="none" w:sz="0" w:space="0" w:color="auto"/>
        <w:bottom w:val="none" w:sz="0" w:space="0" w:color="auto"/>
        <w:right w:val="none" w:sz="0" w:space="0" w:color="auto"/>
      </w:divBdr>
    </w:div>
    <w:div w:id="752050566">
      <w:bodyDiv w:val="1"/>
      <w:marLeft w:val="0"/>
      <w:marRight w:val="0"/>
      <w:marTop w:val="0"/>
      <w:marBottom w:val="0"/>
      <w:divBdr>
        <w:top w:val="none" w:sz="0" w:space="0" w:color="auto"/>
        <w:left w:val="none" w:sz="0" w:space="0" w:color="auto"/>
        <w:bottom w:val="none" w:sz="0" w:space="0" w:color="auto"/>
        <w:right w:val="none" w:sz="0" w:space="0" w:color="auto"/>
      </w:divBdr>
    </w:div>
    <w:div w:id="856121011">
      <w:bodyDiv w:val="1"/>
      <w:marLeft w:val="0"/>
      <w:marRight w:val="0"/>
      <w:marTop w:val="0"/>
      <w:marBottom w:val="0"/>
      <w:divBdr>
        <w:top w:val="none" w:sz="0" w:space="0" w:color="auto"/>
        <w:left w:val="none" w:sz="0" w:space="0" w:color="auto"/>
        <w:bottom w:val="none" w:sz="0" w:space="0" w:color="auto"/>
        <w:right w:val="none" w:sz="0" w:space="0" w:color="auto"/>
      </w:divBdr>
    </w:div>
    <w:div w:id="1082947912">
      <w:bodyDiv w:val="1"/>
      <w:marLeft w:val="0"/>
      <w:marRight w:val="0"/>
      <w:marTop w:val="0"/>
      <w:marBottom w:val="0"/>
      <w:divBdr>
        <w:top w:val="none" w:sz="0" w:space="0" w:color="auto"/>
        <w:left w:val="none" w:sz="0" w:space="0" w:color="auto"/>
        <w:bottom w:val="none" w:sz="0" w:space="0" w:color="auto"/>
        <w:right w:val="none" w:sz="0" w:space="0" w:color="auto"/>
      </w:divBdr>
    </w:div>
    <w:div w:id="1098987626">
      <w:bodyDiv w:val="1"/>
      <w:marLeft w:val="0"/>
      <w:marRight w:val="0"/>
      <w:marTop w:val="0"/>
      <w:marBottom w:val="0"/>
      <w:divBdr>
        <w:top w:val="none" w:sz="0" w:space="0" w:color="auto"/>
        <w:left w:val="none" w:sz="0" w:space="0" w:color="auto"/>
        <w:bottom w:val="none" w:sz="0" w:space="0" w:color="auto"/>
        <w:right w:val="none" w:sz="0" w:space="0" w:color="auto"/>
      </w:divBdr>
    </w:div>
    <w:div w:id="1149204214">
      <w:bodyDiv w:val="1"/>
      <w:marLeft w:val="0"/>
      <w:marRight w:val="0"/>
      <w:marTop w:val="0"/>
      <w:marBottom w:val="0"/>
      <w:divBdr>
        <w:top w:val="none" w:sz="0" w:space="0" w:color="auto"/>
        <w:left w:val="none" w:sz="0" w:space="0" w:color="auto"/>
        <w:bottom w:val="none" w:sz="0" w:space="0" w:color="auto"/>
        <w:right w:val="none" w:sz="0" w:space="0" w:color="auto"/>
      </w:divBdr>
    </w:div>
    <w:div w:id="1161389216">
      <w:bodyDiv w:val="1"/>
      <w:marLeft w:val="0"/>
      <w:marRight w:val="0"/>
      <w:marTop w:val="0"/>
      <w:marBottom w:val="0"/>
      <w:divBdr>
        <w:top w:val="none" w:sz="0" w:space="0" w:color="auto"/>
        <w:left w:val="none" w:sz="0" w:space="0" w:color="auto"/>
        <w:bottom w:val="none" w:sz="0" w:space="0" w:color="auto"/>
        <w:right w:val="none" w:sz="0" w:space="0" w:color="auto"/>
      </w:divBdr>
    </w:div>
    <w:div w:id="1174877288">
      <w:bodyDiv w:val="1"/>
      <w:marLeft w:val="0"/>
      <w:marRight w:val="0"/>
      <w:marTop w:val="0"/>
      <w:marBottom w:val="0"/>
      <w:divBdr>
        <w:top w:val="none" w:sz="0" w:space="0" w:color="auto"/>
        <w:left w:val="none" w:sz="0" w:space="0" w:color="auto"/>
        <w:bottom w:val="none" w:sz="0" w:space="0" w:color="auto"/>
        <w:right w:val="none" w:sz="0" w:space="0" w:color="auto"/>
      </w:divBdr>
    </w:div>
    <w:div w:id="1239051968">
      <w:bodyDiv w:val="1"/>
      <w:marLeft w:val="0"/>
      <w:marRight w:val="0"/>
      <w:marTop w:val="0"/>
      <w:marBottom w:val="0"/>
      <w:divBdr>
        <w:top w:val="none" w:sz="0" w:space="0" w:color="auto"/>
        <w:left w:val="none" w:sz="0" w:space="0" w:color="auto"/>
        <w:bottom w:val="none" w:sz="0" w:space="0" w:color="auto"/>
        <w:right w:val="none" w:sz="0" w:space="0" w:color="auto"/>
      </w:divBdr>
    </w:div>
    <w:div w:id="1275794007">
      <w:bodyDiv w:val="1"/>
      <w:marLeft w:val="0"/>
      <w:marRight w:val="0"/>
      <w:marTop w:val="0"/>
      <w:marBottom w:val="0"/>
      <w:divBdr>
        <w:top w:val="none" w:sz="0" w:space="0" w:color="auto"/>
        <w:left w:val="none" w:sz="0" w:space="0" w:color="auto"/>
        <w:bottom w:val="none" w:sz="0" w:space="0" w:color="auto"/>
        <w:right w:val="none" w:sz="0" w:space="0" w:color="auto"/>
      </w:divBdr>
    </w:div>
    <w:div w:id="1281063403">
      <w:bodyDiv w:val="1"/>
      <w:marLeft w:val="0"/>
      <w:marRight w:val="0"/>
      <w:marTop w:val="0"/>
      <w:marBottom w:val="0"/>
      <w:divBdr>
        <w:top w:val="none" w:sz="0" w:space="0" w:color="auto"/>
        <w:left w:val="none" w:sz="0" w:space="0" w:color="auto"/>
        <w:bottom w:val="none" w:sz="0" w:space="0" w:color="auto"/>
        <w:right w:val="none" w:sz="0" w:space="0" w:color="auto"/>
      </w:divBdr>
    </w:div>
    <w:div w:id="1378776222">
      <w:bodyDiv w:val="1"/>
      <w:marLeft w:val="0"/>
      <w:marRight w:val="0"/>
      <w:marTop w:val="0"/>
      <w:marBottom w:val="0"/>
      <w:divBdr>
        <w:top w:val="none" w:sz="0" w:space="0" w:color="auto"/>
        <w:left w:val="none" w:sz="0" w:space="0" w:color="auto"/>
        <w:bottom w:val="none" w:sz="0" w:space="0" w:color="auto"/>
        <w:right w:val="none" w:sz="0" w:space="0" w:color="auto"/>
      </w:divBdr>
    </w:div>
    <w:div w:id="1438987996">
      <w:bodyDiv w:val="1"/>
      <w:marLeft w:val="0"/>
      <w:marRight w:val="0"/>
      <w:marTop w:val="0"/>
      <w:marBottom w:val="0"/>
      <w:divBdr>
        <w:top w:val="none" w:sz="0" w:space="0" w:color="auto"/>
        <w:left w:val="none" w:sz="0" w:space="0" w:color="auto"/>
        <w:bottom w:val="none" w:sz="0" w:space="0" w:color="auto"/>
        <w:right w:val="none" w:sz="0" w:space="0" w:color="auto"/>
      </w:divBdr>
    </w:div>
    <w:div w:id="1445885795">
      <w:bodyDiv w:val="1"/>
      <w:marLeft w:val="0"/>
      <w:marRight w:val="0"/>
      <w:marTop w:val="0"/>
      <w:marBottom w:val="0"/>
      <w:divBdr>
        <w:top w:val="none" w:sz="0" w:space="0" w:color="auto"/>
        <w:left w:val="none" w:sz="0" w:space="0" w:color="auto"/>
        <w:bottom w:val="none" w:sz="0" w:space="0" w:color="auto"/>
        <w:right w:val="none" w:sz="0" w:space="0" w:color="auto"/>
      </w:divBdr>
    </w:div>
    <w:div w:id="1451390505">
      <w:bodyDiv w:val="1"/>
      <w:marLeft w:val="0"/>
      <w:marRight w:val="0"/>
      <w:marTop w:val="0"/>
      <w:marBottom w:val="0"/>
      <w:divBdr>
        <w:top w:val="none" w:sz="0" w:space="0" w:color="auto"/>
        <w:left w:val="none" w:sz="0" w:space="0" w:color="auto"/>
        <w:bottom w:val="none" w:sz="0" w:space="0" w:color="auto"/>
        <w:right w:val="none" w:sz="0" w:space="0" w:color="auto"/>
      </w:divBdr>
    </w:div>
    <w:div w:id="1505125843">
      <w:bodyDiv w:val="1"/>
      <w:marLeft w:val="0"/>
      <w:marRight w:val="0"/>
      <w:marTop w:val="0"/>
      <w:marBottom w:val="0"/>
      <w:divBdr>
        <w:top w:val="none" w:sz="0" w:space="0" w:color="auto"/>
        <w:left w:val="none" w:sz="0" w:space="0" w:color="auto"/>
        <w:bottom w:val="none" w:sz="0" w:space="0" w:color="auto"/>
        <w:right w:val="none" w:sz="0" w:space="0" w:color="auto"/>
      </w:divBdr>
    </w:div>
    <w:div w:id="1509521501">
      <w:bodyDiv w:val="1"/>
      <w:marLeft w:val="0"/>
      <w:marRight w:val="0"/>
      <w:marTop w:val="0"/>
      <w:marBottom w:val="0"/>
      <w:divBdr>
        <w:top w:val="none" w:sz="0" w:space="0" w:color="auto"/>
        <w:left w:val="none" w:sz="0" w:space="0" w:color="auto"/>
        <w:bottom w:val="none" w:sz="0" w:space="0" w:color="auto"/>
        <w:right w:val="none" w:sz="0" w:space="0" w:color="auto"/>
      </w:divBdr>
    </w:div>
    <w:div w:id="1659990191">
      <w:bodyDiv w:val="1"/>
      <w:marLeft w:val="0"/>
      <w:marRight w:val="0"/>
      <w:marTop w:val="0"/>
      <w:marBottom w:val="0"/>
      <w:divBdr>
        <w:top w:val="none" w:sz="0" w:space="0" w:color="auto"/>
        <w:left w:val="none" w:sz="0" w:space="0" w:color="auto"/>
        <w:bottom w:val="none" w:sz="0" w:space="0" w:color="auto"/>
        <w:right w:val="none" w:sz="0" w:space="0" w:color="auto"/>
      </w:divBdr>
    </w:div>
    <w:div w:id="1670517020">
      <w:bodyDiv w:val="1"/>
      <w:marLeft w:val="0"/>
      <w:marRight w:val="0"/>
      <w:marTop w:val="0"/>
      <w:marBottom w:val="0"/>
      <w:divBdr>
        <w:top w:val="none" w:sz="0" w:space="0" w:color="auto"/>
        <w:left w:val="none" w:sz="0" w:space="0" w:color="auto"/>
        <w:bottom w:val="none" w:sz="0" w:space="0" w:color="auto"/>
        <w:right w:val="none" w:sz="0" w:space="0" w:color="auto"/>
      </w:divBdr>
    </w:div>
    <w:div w:id="1684238973">
      <w:bodyDiv w:val="1"/>
      <w:marLeft w:val="0"/>
      <w:marRight w:val="0"/>
      <w:marTop w:val="0"/>
      <w:marBottom w:val="0"/>
      <w:divBdr>
        <w:top w:val="none" w:sz="0" w:space="0" w:color="auto"/>
        <w:left w:val="none" w:sz="0" w:space="0" w:color="auto"/>
        <w:bottom w:val="none" w:sz="0" w:space="0" w:color="auto"/>
        <w:right w:val="none" w:sz="0" w:space="0" w:color="auto"/>
      </w:divBdr>
    </w:div>
    <w:div w:id="1730692241">
      <w:bodyDiv w:val="1"/>
      <w:marLeft w:val="0"/>
      <w:marRight w:val="0"/>
      <w:marTop w:val="0"/>
      <w:marBottom w:val="0"/>
      <w:divBdr>
        <w:top w:val="none" w:sz="0" w:space="0" w:color="auto"/>
        <w:left w:val="none" w:sz="0" w:space="0" w:color="auto"/>
        <w:bottom w:val="none" w:sz="0" w:space="0" w:color="auto"/>
        <w:right w:val="none" w:sz="0" w:space="0" w:color="auto"/>
      </w:divBdr>
    </w:div>
    <w:div w:id="1747335929">
      <w:bodyDiv w:val="1"/>
      <w:marLeft w:val="0"/>
      <w:marRight w:val="0"/>
      <w:marTop w:val="0"/>
      <w:marBottom w:val="0"/>
      <w:divBdr>
        <w:top w:val="none" w:sz="0" w:space="0" w:color="auto"/>
        <w:left w:val="none" w:sz="0" w:space="0" w:color="auto"/>
        <w:bottom w:val="none" w:sz="0" w:space="0" w:color="auto"/>
        <w:right w:val="none" w:sz="0" w:space="0" w:color="auto"/>
      </w:divBdr>
    </w:div>
    <w:div w:id="1852404317">
      <w:bodyDiv w:val="1"/>
      <w:marLeft w:val="0"/>
      <w:marRight w:val="0"/>
      <w:marTop w:val="0"/>
      <w:marBottom w:val="0"/>
      <w:divBdr>
        <w:top w:val="none" w:sz="0" w:space="0" w:color="auto"/>
        <w:left w:val="none" w:sz="0" w:space="0" w:color="auto"/>
        <w:bottom w:val="none" w:sz="0" w:space="0" w:color="auto"/>
        <w:right w:val="none" w:sz="0" w:space="0" w:color="auto"/>
      </w:divBdr>
    </w:div>
    <w:div w:id="1905871133">
      <w:bodyDiv w:val="1"/>
      <w:marLeft w:val="0"/>
      <w:marRight w:val="0"/>
      <w:marTop w:val="0"/>
      <w:marBottom w:val="0"/>
      <w:divBdr>
        <w:top w:val="none" w:sz="0" w:space="0" w:color="auto"/>
        <w:left w:val="none" w:sz="0" w:space="0" w:color="auto"/>
        <w:bottom w:val="none" w:sz="0" w:space="0" w:color="auto"/>
        <w:right w:val="none" w:sz="0" w:space="0" w:color="auto"/>
      </w:divBdr>
    </w:div>
    <w:div w:id="1955332241">
      <w:bodyDiv w:val="1"/>
      <w:marLeft w:val="0"/>
      <w:marRight w:val="0"/>
      <w:marTop w:val="0"/>
      <w:marBottom w:val="0"/>
      <w:divBdr>
        <w:top w:val="none" w:sz="0" w:space="0" w:color="auto"/>
        <w:left w:val="none" w:sz="0" w:space="0" w:color="auto"/>
        <w:bottom w:val="none" w:sz="0" w:space="0" w:color="auto"/>
        <w:right w:val="none" w:sz="0" w:space="0" w:color="auto"/>
      </w:divBdr>
    </w:div>
    <w:div w:id="2067606938">
      <w:bodyDiv w:val="1"/>
      <w:marLeft w:val="0"/>
      <w:marRight w:val="0"/>
      <w:marTop w:val="0"/>
      <w:marBottom w:val="0"/>
      <w:divBdr>
        <w:top w:val="none" w:sz="0" w:space="0" w:color="auto"/>
        <w:left w:val="none" w:sz="0" w:space="0" w:color="auto"/>
        <w:bottom w:val="none" w:sz="0" w:space="0" w:color="auto"/>
        <w:right w:val="none" w:sz="0" w:space="0" w:color="auto"/>
      </w:divBdr>
    </w:div>
    <w:div w:id="2117092042">
      <w:bodyDiv w:val="1"/>
      <w:marLeft w:val="0"/>
      <w:marRight w:val="0"/>
      <w:marTop w:val="0"/>
      <w:marBottom w:val="0"/>
      <w:divBdr>
        <w:top w:val="none" w:sz="0" w:space="0" w:color="auto"/>
        <w:left w:val="none" w:sz="0" w:space="0" w:color="auto"/>
        <w:bottom w:val="none" w:sz="0" w:space="0" w:color="auto"/>
        <w:right w:val="none" w:sz="0" w:space="0" w:color="auto"/>
      </w:divBdr>
    </w:div>
    <w:div w:id="213459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B9A1F-DA34-4300-A0ED-12C7BAD9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3488</Words>
  <Characters>1988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mi</dc:creator>
  <cp:lastModifiedBy>azmi</cp:lastModifiedBy>
  <cp:revision>4</cp:revision>
  <cp:lastPrinted>2023-01-15T08:33:00Z</cp:lastPrinted>
  <dcterms:created xsi:type="dcterms:W3CDTF">2023-04-12T00:00:00Z</dcterms:created>
  <dcterms:modified xsi:type="dcterms:W3CDTF">2023-04-1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0bd7e5-4138-3eb3-ac56-952533aa6d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